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03C15FAA" w:rsidR="00573B0C" w:rsidRPr="00573B0C" w:rsidRDefault="0045368D" w:rsidP="00C44759">
      <w:pPr>
        <w:pStyle w:val="Heading1"/>
      </w:pPr>
      <w:r w:rsidRPr="0045368D">
        <w:t xml:space="preserve">Leveraging Machine Learning to Predict Academic Success: A Literature Review and </w:t>
      </w:r>
      <w:r w:rsidR="000030A4">
        <w:t xml:space="preserve">Bibliometric </w:t>
      </w:r>
      <w:r w:rsidRPr="0045368D">
        <w:t>Trend Analysis</w:t>
      </w:r>
    </w:p>
    <w:p w14:paraId="16994936" w14:textId="3BAB0B0B" w:rsidR="00431CE2" w:rsidRDefault="00431CE2" w:rsidP="00573B0C">
      <w:pPr>
        <w:pStyle w:val="Heading3"/>
        <w:rPr>
          <w:lang w:val="en-US"/>
        </w:rPr>
      </w:pPr>
      <w:r w:rsidRPr="00372C2B">
        <w:rPr>
          <w:lang w:val="en-US"/>
        </w:rPr>
        <w:t>Abstract</w:t>
      </w:r>
    </w:p>
    <w:p w14:paraId="42310223" w14:textId="60E800A4" w:rsidR="007F15BE" w:rsidRDefault="007F15BE" w:rsidP="00573B0C">
      <w:pPr>
        <w:pStyle w:val="Heading3"/>
        <w:rPr>
          <w:rFonts w:asciiTheme="minorHAnsi" w:eastAsiaTheme="minorHAnsi" w:hAnsiTheme="minorHAnsi" w:cstheme="minorBidi"/>
          <w:color w:val="auto"/>
          <w:sz w:val="22"/>
          <w:szCs w:val="22"/>
          <w:lang w:val="en-US"/>
        </w:rPr>
      </w:pPr>
      <w:r w:rsidRPr="00604EA6">
        <w:rPr>
          <w:rFonts w:asciiTheme="minorHAnsi" w:eastAsiaTheme="minorHAnsi" w:hAnsiTheme="minorHAnsi" w:cstheme="minorBidi"/>
          <w:color w:val="auto"/>
          <w:sz w:val="22"/>
          <w:szCs w:val="22"/>
          <w:highlight w:val="yellow"/>
          <w:lang w:val="en-US"/>
        </w:rPr>
        <w:t>This study examines the application of machine learning (ML) for predicting academic success through a literature review and bibliometric trend analysis. Using the Web of Science (WOS) database and the PRISMA framework, 2</w:t>
      </w:r>
      <w:r w:rsidR="00F91508">
        <w:rPr>
          <w:rFonts w:asciiTheme="minorHAnsi" w:eastAsiaTheme="minorHAnsi" w:hAnsiTheme="minorHAnsi" w:cstheme="minorBidi"/>
          <w:color w:val="auto"/>
          <w:sz w:val="22"/>
          <w:szCs w:val="22"/>
          <w:highlight w:val="yellow"/>
          <w:lang w:val="en-US"/>
        </w:rPr>
        <w:t>06</w:t>
      </w:r>
      <w:r w:rsidRPr="00604EA6">
        <w:rPr>
          <w:rFonts w:asciiTheme="minorHAnsi" w:eastAsiaTheme="minorHAnsi" w:hAnsiTheme="minorHAnsi" w:cstheme="minorBidi"/>
          <w:color w:val="auto"/>
          <w:sz w:val="22"/>
          <w:szCs w:val="22"/>
          <w:highlight w:val="yellow"/>
          <w:lang w:val="en-US"/>
        </w:rPr>
        <w:t xml:space="preserve"> articles were analyzed to identify key research themes, publication trends, and methodological advancements. Results reveal a growing focus on ML’s potential to improve educational outcomes, with an emphasis on predictive analytics and performance modeling. Despite these advances, challenges such as inconsistent metadata, limited database coverage, and overuse of ML-related terminology persist.</w:t>
      </w:r>
    </w:p>
    <w:p w14:paraId="2B3C85A1" w14:textId="5A31C3CA" w:rsidR="00431CE2" w:rsidRPr="008C3573" w:rsidRDefault="00431CE2" w:rsidP="00573B0C">
      <w:pPr>
        <w:pStyle w:val="Heading3"/>
        <w:rPr>
          <w:lang w:val="en-US"/>
        </w:rPr>
      </w:pPr>
      <w:r w:rsidRPr="008C3573">
        <w:rPr>
          <w:lang w:val="en-US"/>
        </w:rPr>
        <w:t>Keywords</w:t>
      </w:r>
    </w:p>
    <w:p w14:paraId="10829AD3" w14:textId="248A41F6" w:rsidR="00755824" w:rsidRPr="001217F3" w:rsidRDefault="00587AAD" w:rsidP="00331855">
      <w:pPr>
        <w:rPr>
          <w:lang w:val="en-US"/>
        </w:rPr>
      </w:pPr>
      <w:r>
        <w:rPr>
          <w:lang w:val="en-US"/>
        </w:rPr>
        <w:t>data</w:t>
      </w:r>
      <w:r w:rsidRPr="00587AAD">
        <w:rPr>
          <w:lang w:val="en-US"/>
        </w:rPr>
        <w:t xml:space="preserve"> mining; machine learning; </w:t>
      </w:r>
      <w:r>
        <w:rPr>
          <w:lang w:val="en-US"/>
        </w:rPr>
        <w:t>academic success</w:t>
      </w:r>
      <w:r w:rsidRPr="00587AAD">
        <w:rPr>
          <w:lang w:val="en-US"/>
        </w:rPr>
        <w:t xml:space="preserve">; </w:t>
      </w:r>
      <w:r>
        <w:rPr>
          <w:lang w:val="en-US"/>
        </w:rPr>
        <w:t xml:space="preserve">educational analysis; </w:t>
      </w:r>
      <w:r w:rsidRPr="00587AAD">
        <w:rPr>
          <w:lang w:val="en-US"/>
        </w:rPr>
        <w:t>systematic literature review</w:t>
      </w:r>
      <w:r>
        <w:rPr>
          <w:lang w:val="en-US"/>
        </w:rPr>
        <w:t>; bibliographical a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4C996F0C" w:rsid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r w:rsidR="00C23FA3">
        <w:rPr>
          <w:lang w:val="en-US"/>
        </w:rPr>
        <w:t>, or grade point average itself</w:t>
      </w:r>
      <w:r w:rsidRPr="0045368D">
        <w:rPr>
          <w:lang w:val="en-US"/>
        </w:rPr>
        <w:t>.</w:t>
      </w:r>
    </w:p>
    <w:p w14:paraId="13A05C26" w14:textId="63251505" w:rsidR="00EB7F74" w:rsidRDefault="00585C14" w:rsidP="0045368D">
      <w:pPr>
        <w:rPr>
          <w:lang w:val="en-US"/>
        </w:rPr>
      </w:pPr>
      <w:r w:rsidRPr="00585C14">
        <w:rPr>
          <w:lang w:val="en-US"/>
        </w:rPr>
        <w:t>Student success is a key indicator of educational quality</w:t>
      </w:r>
      <w:r w:rsidR="00B9795C">
        <w:rPr>
          <w:lang w:val="en-US"/>
        </w:rPr>
        <w:t>, and</w:t>
      </w:r>
      <w:r>
        <w:rPr>
          <w:lang w:val="en-US"/>
        </w:rPr>
        <w:t xml:space="preserve"> </w:t>
      </w:r>
      <w:r>
        <w:rPr>
          <w:lang w:val="en-US"/>
        </w:rPr>
        <w:fldChar w:fldCharType="begin"/>
      </w:r>
      <w:r w:rsidR="002F595E">
        <w:rPr>
          <w:lang w:val="en-US"/>
        </w:rPr>
        <w:instrText xml:space="preserve"> ADDIN ZOTERO_ITEM CSL_CITATION {"citationID":"97c4fpwz","properties":{"formattedCitation":"(York et al., 2015)","plainCitation":"(York et al., 2015)","dontUpdate":true,"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Pr>
          <w:lang w:val="en-US"/>
        </w:rPr>
        <w:fldChar w:fldCharType="separate"/>
      </w:r>
      <w:r w:rsidR="00D40FDF" w:rsidRPr="00D40FDF">
        <w:rPr>
          <w:rFonts w:ascii="Calibri" w:hAnsi="Calibri" w:cs="Calibri"/>
        </w:rPr>
        <w:t xml:space="preserve">York et al., </w:t>
      </w:r>
      <w:r w:rsidR="00EB7F74">
        <w:rPr>
          <w:rFonts w:ascii="Calibri" w:hAnsi="Calibri" w:cs="Calibri"/>
        </w:rPr>
        <w:t>(</w:t>
      </w:r>
      <w:r w:rsidR="00D40FDF" w:rsidRPr="00D40FDF">
        <w:rPr>
          <w:rFonts w:ascii="Calibri" w:hAnsi="Calibri" w:cs="Calibri"/>
        </w:rPr>
        <w:t>2015)</w:t>
      </w:r>
      <w:r>
        <w:rPr>
          <w:lang w:val="en-US"/>
        </w:rPr>
        <w:fldChar w:fldCharType="end"/>
      </w:r>
      <w:r w:rsidRPr="00585C14">
        <w:rPr>
          <w:lang w:val="en-US"/>
        </w:rPr>
        <w:t xml:space="preserve"> </w:t>
      </w:r>
      <w:r>
        <w:rPr>
          <w:lang w:val="en-US"/>
        </w:rPr>
        <w:t>define academic success as a sum of</w:t>
      </w:r>
      <w:r w:rsidRPr="00585C14">
        <w:rPr>
          <w:lang w:val="en-US"/>
        </w:rPr>
        <w:t xml:space="preserve"> six core components: academic achievement, satisfaction, skill acquisition, persistence, learning objectives, and career success</w:t>
      </w:r>
      <w:r>
        <w:rPr>
          <w:lang w:val="en-US"/>
        </w:rPr>
        <w:t xml:space="preserve">, </w:t>
      </w:r>
      <w:r w:rsidR="00B9795C">
        <w:rPr>
          <w:lang w:val="en-US"/>
        </w:rPr>
        <w:t>though it is often reduced to g</w:t>
      </w:r>
      <w:r>
        <w:rPr>
          <w:lang w:val="en-US"/>
        </w:rPr>
        <w:t xml:space="preserve">rade point average </w:t>
      </w:r>
      <w:r w:rsidR="00B9795C">
        <w:rPr>
          <w:lang w:val="en-US"/>
        </w:rPr>
        <w:t>alone</w:t>
      </w:r>
      <w:r>
        <w:rPr>
          <w:lang w:val="en-US"/>
        </w:rPr>
        <w:t xml:space="preserve"> </w:t>
      </w:r>
      <w:r>
        <w:rPr>
          <w:lang w:val="en-US"/>
        </w:rPr>
        <w:fldChar w:fldCharType="begin"/>
      </w:r>
      <w:r>
        <w:rPr>
          <w:lang w:val="en-US"/>
        </w:rPr>
        <w:instrText xml:space="preserve"> ADDIN ZOTERO_ITEM CSL_CITATION {"citationID":"cRa6vjPd","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585C14">
        <w:rPr>
          <w:rFonts w:ascii="Calibri" w:hAnsi="Calibri" w:cs="Calibri"/>
          <w:kern w:val="0"/>
        </w:rPr>
        <w:t>(Alyahyan &amp; Düştegör, 2020)</w:t>
      </w:r>
      <w:r>
        <w:rPr>
          <w:lang w:val="en-US"/>
        </w:rPr>
        <w:fldChar w:fldCharType="end"/>
      </w:r>
      <w:r>
        <w:rPr>
          <w:lang w:val="en-US"/>
        </w:rPr>
        <w:t>.</w:t>
      </w:r>
      <w:r w:rsidR="00261780">
        <w:rPr>
          <w:lang w:val="en-US"/>
        </w:rPr>
        <w:t xml:space="preserve"> </w:t>
      </w:r>
      <w:r w:rsidR="00B9795C" w:rsidRPr="00B9795C">
        <w:rPr>
          <w:lang w:val="en-US"/>
        </w:rPr>
        <w:t>This overlaps with what students perceive as academic success</w:t>
      </w:r>
      <w:r w:rsidR="00B9795C">
        <w:rPr>
          <w:lang w:val="en-US"/>
        </w:rPr>
        <w:t xml:space="preserve">, </w:t>
      </w:r>
      <w:r w:rsidR="002F595E">
        <w:rPr>
          <w:lang w:val="en-US"/>
        </w:rPr>
        <w:t xml:space="preserve">i.e. </w:t>
      </w:r>
      <w:r w:rsidR="002F595E" w:rsidRPr="002F595E">
        <w:rPr>
          <w:lang w:val="en-US"/>
        </w:rPr>
        <w:t>a combination of outcomes including grades and more holistic outcomes of personal development and achievements</w:t>
      </w:r>
      <w:r w:rsidR="002F595E">
        <w:rPr>
          <w:lang w:val="en-US"/>
        </w:rPr>
        <w:t xml:space="preserve"> </w:t>
      </w:r>
      <w:r w:rsidR="002F595E">
        <w:rPr>
          <w:lang w:val="en-US"/>
        </w:rPr>
        <w:fldChar w:fldCharType="begin"/>
      </w:r>
      <w:r w:rsidR="002F595E">
        <w:rPr>
          <w:lang w:val="en-US"/>
        </w:rPr>
        <w:instrText xml:space="preserve"> ADDIN ZOTERO_ITEM CSL_CITATION {"citationID":"wagY6dJY","properties":{"formattedCitation":"(Lynam et al., 2024)","plainCitation":"(Lynam et al., 2024)","noteIndex":0},"citationItems":[{"id":950,"uris":["http://zotero.org/users/local/ZlhuMgGE/items/SBG6AK9M"],"itemData":{"id":950,"type":"article-journal","container-title":"Educational Review","DOI":"10.1080/00131911.2022.2052808","ISSN":"0013-1911, 1465-3397","issue":"3","journalAbbreviation":"Educational Review","language":"en","page":"586-604","source":"DOI.org (Crossref)","title":"An evaluation of the factors that influence academic success as defined by engaged students","volume":"76","author":[{"family":"Lynam","given":"Siobhan"},{"family":"Cachia","given":"Moira"},{"family":"Stock","given":"Rosemary"}],"issued":{"date-parts":[["2024",4,15]]}}}],"schema":"https://github.com/citation-style-language/schema/raw/master/csl-citation.json"} </w:instrText>
      </w:r>
      <w:r w:rsidR="002F595E">
        <w:rPr>
          <w:lang w:val="en-US"/>
        </w:rPr>
        <w:fldChar w:fldCharType="separate"/>
      </w:r>
      <w:r w:rsidR="002F595E" w:rsidRPr="002F595E">
        <w:rPr>
          <w:rFonts w:ascii="Calibri" w:hAnsi="Calibri" w:cs="Calibri"/>
        </w:rPr>
        <w:t>(Lynam et al., 2024)</w:t>
      </w:r>
      <w:r w:rsidR="002F595E">
        <w:rPr>
          <w:lang w:val="en-US"/>
        </w:rPr>
        <w:fldChar w:fldCharType="end"/>
      </w:r>
      <w:r w:rsidR="002F595E">
        <w:rPr>
          <w:lang w:val="en-US"/>
        </w:rPr>
        <w:t xml:space="preserve">. </w:t>
      </w:r>
      <w:r w:rsidR="00B9795C" w:rsidRPr="00B9795C">
        <w:rPr>
          <w:lang w:val="en-US"/>
        </w:rPr>
        <w:t>Academic success varies significantly among individuals</w:t>
      </w:r>
      <w:r w:rsidR="002F595E">
        <w:rPr>
          <w:lang w:val="en-US"/>
        </w:rPr>
        <w:t xml:space="preserve"> </w:t>
      </w:r>
      <w:r w:rsidR="002F595E">
        <w:rPr>
          <w:lang w:val="en-US"/>
        </w:rPr>
        <w:fldChar w:fldCharType="begin"/>
      </w:r>
      <w:r w:rsidR="002F595E">
        <w:rPr>
          <w:lang w:val="en-US"/>
        </w:rPr>
        <w:instrText xml:space="preserve"> ADDIN ZOTERO_ITEM CSL_CITATION {"citationID":"1jvlSavW","properties":{"formattedCitation":"(Schillereff et al., 2023)","plainCitation":"(Schillereff et al., 2023)","noteIndex":0},"citationItems":[{"id":952,"uris":["http://zotero.org/users/local/ZlhuMgGE/items/PARTFADB"],"itemData":{"id":952,"type":"article-journal","abstract":"Abstract\n            How one individual characterises another successful individual varies widely. At a time when work–life balance and the use of metrics are key concerns within the academic landscape, Early Career Academics (ECAs) are voicing particular worries about the opacity with which we discuss and define success in academia, which influences recruitment and progression in unseen ways. Drawing on the results of a survey of 92 geomorphologists, earth and environmental scientists (96% from Europe or North America) and textual analysis of 54 job advertisements for early career positions at UK institutions spanning 2010–2021, we posit that there is a divergence between the perceptions, expectations and realities of academic success and that this has widened over the last decade. We find limited evidence of gendered differences in how academics define success, in stark contrast to employment and promotion outcomes within universities. We also find notable differences in how individual, more senior academics value publications and grant capture, which is at odds with advice usually given to ECAs. This mismatch is reinforced by the steady rise in the total number of essential job criteria listed on job advertisements for early career positions. Strong applicants are expected to excel in more areas than a decade ago. We put forward a series of recommendations implementable at local levels (e.g., research groups, learned society committees, departments) to help ensure markers of success are defined, valued and implemented in more appropriate and consistent ways. These include: the necessity of establishing clear guidelines for recruitment, promotion and awards, and ensuring these are visible and accessible; greater transparency around the weightings given to different criteria in a job advert; and a call to the community to reflect on how our individual markers of success match our career advice and the decisions taken by hiring or promotion panels we sit on.","container-title":"Earth Surface Processes and Landforms","DOI":"10.1002/esp.5634","ISSN":"0197-9337, 1096-9837","issue":"12","journalAbbreviation":"Earth Surf Processes Landf","language":"en","page":"2387-2394","source":"DOI.org (Crossref)","title":"Evaluating success in a changing academic landscape","volume":"48","author":[{"family":"Schillereff","given":"Daniel"},{"family":"Clarke","given":"Lucy"},{"family":"Shuttleworth","given":"Emma"},{"family":"Alderson","given":"Danielle"}],"issued":{"date-parts":[["2023",9,30]]}}}],"schema":"https://github.com/citation-style-language/schema/raw/master/csl-citation.json"} </w:instrText>
      </w:r>
      <w:r w:rsidR="002F595E">
        <w:rPr>
          <w:lang w:val="en-US"/>
        </w:rPr>
        <w:fldChar w:fldCharType="separate"/>
      </w:r>
      <w:r w:rsidR="002F595E" w:rsidRPr="002F595E">
        <w:rPr>
          <w:rFonts w:ascii="Calibri" w:hAnsi="Calibri" w:cs="Calibri"/>
        </w:rPr>
        <w:t>(Schillereff et al., 2023)</w:t>
      </w:r>
      <w:r w:rsidR="002F595E">
        <w:rPr>
          <w:lang w:val="en-US"/>
        </w:rPr>
        <w:fldChar w:fldCharType="end"/>
      </w:r>
      <w:r w:rsidR="002F595E">
        <w:rPr>
          <w:lang w:val="en-US"/>
        </w:rPr>
        <w:t xml:space="preserve">, and is </w:t>
      </w:r>
      <w:r w:rsidR="00B9795C">
        <w:rPr>
          <w:lang w:val="en-US"/>
        </w:rPr>
        <w:t>shaped</w:t>
      </w:r>
      <w:r w:rsidR="002F595E">
        <w:rPr>
          <w:lang w:val="en-US"/>
        </w:rPr>
        <w:t xml:space="preserve"> by a combination of personal factors </w:t>
      </w:r>
      <w:r w:rsidR="007B4BBE">
        <w:rPr>
          <w:lang w:val="en-US"/>
        </w:rPr>
        <w:fldChar w:fldCharType="begin"/>
      </w:r>
      <w:r w:rsidR="007B4BBE">
        <w:rPr>
          <w:lang w:val="en-US"/>
        </w:rPr>
        <w:instrText xml:space="preserve"> ADDIN ZOTERO_ITEM CSL_CITATION {"citationID":"fSs03y0i","properties":{"formattedCitation":"(Acosta-Gonzaga, 2023)","plainCitation":"(Acosta-Gonzaga, 2023)","noteIndex":0},"citationItems":[{"id":954,"uris":["http://zotero.org/users/local/ZlhuMgGE/items/BY83RGFC"],"itemData":{"id":954,"type":"article-journal","abstract":"The success or failure of a student depends on several factors, including self-esteem, academic engagement, and motivation. Self-esteem and motivation have been found to influence academic engagement, which, in turn, contributes to academic performance. Through a quantitative study, 243 university students were surveyed to analyze the effects of self-esteem and motivation on their academic engagement, which would be reflected in their academic performance. The results show that self-esteem has effects on emotional and behavioral disengagement. Motivation shows greater effects on academic engagement, with metacognitive engagement predicting students’ academic performance. Therefore, promoting metacognitive strategies that help students learn to plan, monitor, and self-regulate their learning will contribute to their performance.","container-title":"Behavioral Sciences","DOI":"10.3390/bs13040348","ISSN":"2076-328X","issue":"4","journalAbbreviation":"Behavioral Sciences","language":"en","license":"https://creativecommons.org/licenses/by/4.0/","page":"348","source":"DOI.org (Crossref)","title":"The Effects of Self-Esteem and Academic Engagement on University Students’ Performance","volume":"13","author":[{"family":"Acosta-Gonzaga","given":"Elizabeth"}],"issued":{"date-parts":[["2023",4,21]]}}}],"schema":"https://github.com/citation-style-language/schema/raw/master/csl-citation.json"} </w:instrText>
      </w:r>
      <w:r w:rsidR="007B4BBE">
        <w:rPr>
          <w:lang w:val="en-US"/>
        </w:rPr>
        <w:fldChar w:fldCharType="separate"/>
      </w:r>
      <w:r w:rsidR="007B4BBE" w:rsidRPr="007B4BBE">
        <w:rPr>
          <w:rFonts w:ascii="Calibri" w:hAnsi="Calibri" w:cs="Calibri"/>
        </w:rPr>
        <w:t>(Acosta-Gonzaga, 2023)</w:t>
      </w:r>
      <w:r w:rsidR="007B4BBE">
        <w:rPr>
          <w:lang w:val="en-US"/>
        </w:rPr>
        <w:fldChar w:fldCharType="end"/>
      </w:r>
      <w:r w:rsidR="007B4BBE">
        <w:rPr>
          <w:lang w:val="en-US"/>
        </w:rPr>
        <w:t xml:space="preserve"> </w:t>
      </w:r>
      <w:r w:rsidR="002F595E">
        <w:rPr>
          <w:lang w:val="en-US"/>
        </w:rPr>
        <w:t>such as self-regulation, motivation</w:t>
      </w:r>
      <w:r w:rsidR="00D469A5">
        <w:rPr>
          <w:lang w:val="en-US"/>
        </w:rPr>
        <w:t>, and self-esteem</w:t>
      </w:r>
      <w:r w:rsidR="002F595E">
        <w:rPr>
          <w:lang w:val="en-US"/>
        </w:rPr>
        <w:t xml:space="preserve">; environmental factors </w:t>
      </w:r>
      <w:r w:rsidR="007B4BBE">
        <w:rPr>
          <w:lang w:val="en-US"/>
        </w:rPr>
        <w:t xml:space="preserve"> </w:t>
      </w:r>
      <w:r w:rsidR="007B4BBE">
        <w:rPr>
          <w:lang w:val="en-US"/>
        </w:rPr>
        <w:fldChar w:fldCharType="begin"/>
      </w:r>
      <w:r w:rsidR="007B4BBE">
        <w:rPr>
          <w:lang w:val="en-US"/>
        </w:rPr>
        <w:instrText xml:space="preserve"> ADDIN ZOTERO_ITEM CSL_CITATION {"citationID":"acndikPm","properties":{"formattedCitation":"(Edgerton &amp; McKechnie, 2023)","plainCitation":"(Edgerton &amp; McKechnie, 2023)","noteIndex":0},"citationItems":[{"id":956,"uris":["http://zotero.org/users/local/ZlhuMgGE/items/GMLWW95A"],"itemData":{"id":956,"type":"article-journal","abstract":"Research within an educational context has demonstrated the importance of variables such as socioeconomic status, gender and school attendance as predictors of academic achievement, however research investigating the role of the physical learning environment on academic achievement is more limited and what research has been conducted often focuses on objective characteristics such as temperature, air quality and noise. In contrast this study measures students’ subjective perceptions of their physical school environment and explores how these perceptions along with socioeconomic status, gender and school attendance relate to academic achievement. In addition, we also examined a range of other important variables that could be potential mediating factors between environmental perceptions and academic achievement. The study was conducted with 441, S5 students in five secondary schools in Scotland. Students completed a questionnaire that measured their perceptions of their school environment, their behavior in school, and their learning goals. In addition, data on student academic achievement, attendance and socioeconomic status was provided by the Local Authority. Regression analysis indicates that students’ subjective perceptions of their physical school environment, along with attendance, socioeconomic status and gender are all significantly related to academic achievement. In addition, subsequent analysis indicates that the relationship between students’ subjective perceptions of their physical school environment and academic achievement is mediated by important “in-school behaviours,” namely engaging behavior and environmental difficulty. The implications of these findings are discussed in terms of the direct and indirect relationship between student perceptions of their school environment and their academic achievement.","container-title":"Frontiers in Psychology","DOI":"10.3389/fpsyg.2022.959259","ISSN":"1664-1078","journalAbbreviation":"Front. Psychol.","page":"959259","source":"DOI.org (Crossref)","title":"The relationship between student’s perceptions of their school environment and academic achievement","volume":"13","author":[{"family":"Edgerton","given":"Edward"},{"family":"McKechnie","given":"Jim"}],"issued":{"date-parts":[["2023",2,1]]}}}],"schema":"https://github.com/citation-style-language/schema/raw/master/csl-citation.json"} </w:instrText>
      </w:r>
      <w:r w:rsidR="007B4BBE">
        <w:rPr>
          <w:lang w:val="en-US"/>
        </w:rPr>
        <w:fldChar w:fldCharType="separate"/>
      </w:r>
      <w:r w:rsidR="007B4BBE" w:rsidRPr="007B4BBE">
        <w:rPr>
          <w:rFonts w:ascii="Calibri" w:hAnsi="Calibri" w:cs="Calibri"/>
        </w:rPr>
        <w:t>(Edgerton &amp; McKechnie, 2023)</w:t>
      </w:r>
      <w:r w:rsidR="007B4BBE">
        <w:rPr>
          <w:lang w:val="en-US"/>
        </w:rPr>
        <w:fldChar w:fldCharType="end"/>
      </w:r>
      <w:r w:rsidR="007B4BBE">
        <w:rPr>
          <w:lang w:val="en-US"/>
        </w:rPr>
        <w:t xml:space="preserve"> </w:t>
      </w:r>
      <w:r w:rsidR="002F595E">
        <w:rPr>
          <w:lang w:val="en-US"/>
        </w:rPr>
        <w:t>like socioeconomic status, school environment, and peer support; and lifestyle factors</w:t>
      </w:r>
      <w:r w:rsidR="007B4BBE">
        <w:rPr>
          <w:lang w:val="en-US"/>
        </w:rPr>
        <w:t xml:space="preserve"> </w:t>
      </w:r>
      <w:r w:rsidR="007B4BBE">
        <w:rPr>
          <w:lang w:val="en-US"/>
        </w:rPr>
        <w:fldChar w:fldCharType="begin"/>
      </w:r>
      <w:r w:rsidR="007B4BBE">
        <w:rPr>
          <w:lang w:val="en-US"/>
        </w:rPr>
        <w:instrText xml:space="preserve"> ADDIN ZOTERO_ITEM CSL_CITATION {"citationID":"YVVBLWZi","properties":{"formattedCitation":"(Kassaw &amp; Demareva, 2023)","plainCitation":"(Kassaw &amp; Demareva, 2023)","noteIndex":0},"citationItems":[{"id":958,"uris":["http://zotero.org/users/local/ZlhuMgGE/items/UUASNKU6"],"itemData":{"id":958,"type":"article-journal","abstract":"Background\n              Academic success is a measure of students’ ability to attain their educational objectives, often assessed through regular evaluations or examinations. To establish effective policies and programs that align with academic accomplishments, conducting comprehensive data analysis is pivotal. Hence, this systematic review aimed to synthesize the factors impeding the academic achievements of Ethiopian students in higher education.\n            \n            \n              Methods\n              A comprehensive review was conducted on studies involving Ethiopian university students from 2013 to 2022. The review encompassed 24 papers that were gathered from different databases like PubMed, Google Scholar, African Journals Online, Scopus, and Web of Science.\n            \n            \n              Results\n              The findings of this research revealed that inadequate classroom environments, experiencing dysmenorrhea, and engaging in excessive social media usage were all linked to a decline in academic performance. Conversely, adopting healthy sleep habits, achieving high scores in entrance exams, and avoiding recent substance abuse were all factors positively influencing academic success. In addition, there was a positive correlation between academic excellence and being a health science college student and age range of 20 to 24 years old.\n            \n            \n              Conclusion\n              To enhance academic performance, it is crucial to address the negative factors identified, such as inadequate classroom environments, dysmenorrhea, and excessive social media usage, while promoting positive factors like healthy sleep habits, high scores in exams, and avoiding substance abuse. Additionally, being a health science college student and belonging to the age range of 20 to 24 were found to be associated with academic excellence.","container-title":"PLOS ONE","DOI":"10.1371/journal.pone.0294585","ISSN":"1932-6203","issue":"11","journalAbbreviation":"PLoS ONE","language":"en","page":"e0294585","source":"DOI.org (Crossref)","title":"Determinants of academic achievement among higher education student found in low resource setting, A systematic review","volume":"18","author":[{"family":"Kassaw","given":"Chalachew"},{"family":"Demareva","given":"Valeriia"}],"editor":[{"family":"Ansari","given":"Mukhtar"}],"issued":{"date-parts":[["2023",11,20]]}}}],"schema":"https://github.com/citation-style-language/schema/raw/master/csl-citation.json"} </w:instrText>
      </w:r>
      <w:r w:rsidR="007B4BBE">
        <w:rPr>
          <w:lang w:val="en-US"/>
        </w:rPr>
        <w:fldChar w:fldCharType="separate"/>
      </w:r>
      <w:r w:rsidR="007B4BBE" w:rsidRPr="007B4BBE">
        <w:rPr>
          <w:rFonts w:ascii="Calibri" w:hAnsi="Calibri" w:cs="Calibri"/>
        </w:rPr>
        <w:t>(Kassaw &amp; Demareva, 2023)</w:t>
      </w:r>
      <w:r w:rsidR="007B4BBE">
        <w:rPr>
          <w:lang w:val="en-US"/>
        </w:rPr>
        <w:fldChar w:fldCharType="end"/>
      </w:r>
      <w:r w:rsidR="002F595E">
        <w:rPr>
          <w:lang w:val="en-US"/>
        </w:rPr>
        <w:t xml:space="preserve"> including dietary habits, sleep, and stress management</w:t>
      </w:r>
      <w:r w:rsidR="007B4BBE">
        <w:rPr>
          <w:lang w:val="en-US"/>
        </w:rPr>
        <w:t>.</w:t>
      </w:r>
    </w:p>
    <w:p w14:paraId="124CA909" w14:textId="77777777" w:rsidR="007B4BBE" w:rsidRDefault="007B4BBE" w:rsidP="007B4BBE">
      <w:pPr>
        <w:keepNext/>
      </w:pPr>
      <w:r>
        <w:rPr>
          <w:noProof/>
          <w:lang w:val="it-IT" w:eastAsia="it-IT"/>
        </w:rPr>
        <w:drawing>
          <wp:inline distT="0" distB="0" distL="0" distR="0" wp14:anchorId="79A4B4F8" wp14:editId="3EBF8F92">
            <wp:extent cx="3013364" cy="2265005"/>
            <wp:effectExtent l="0" t="0" r="0" b="2540"/>
            <wp:docPr id="161571705" name="Picture 1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7622" cy="2268206"/>
                    </a:xfrm>
                    <a:prstGeom prst="rect">
                      <a:avLst/>
                    </a:prstGeom>
                    <a:noFill/>
                    <a:ln>
                      <a:noFill/>
                    </a:ln>
                  </pic:spPr>
                </pic:pic>
              </a:graphicData>
            </a:graphic>
          </wp:inline>
        </w:drawing>
      </w:r>
    </w:p>
    <w:p w14:paraId="707962BE" w14:textId="55457503" w:rsidR="007B4BBE" w:rsidRDefault="007B4BBE" w:rsidP="007B4BBE">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4D53FB">
        <w:rPr>
          <w:noProof/>
          <w:lang w:val="en-US"/>
        </w:rPr>
        <w:t>1</w:t>
      </w:r>
      <w:r>
        <w:rPr>
          <w:lang w:val="en-US"/>
        </w:rPr>
        <w:fldChar w:fldCharType="end"/>
      </w:r>
      <w:r>
        <w:t xml:space="preserve">: </w:t>
      </w:r>
      <w:r w:rsidRPr="001B1F2C">
        <w:t>Definition of academic success (York et al., 2015)</w:t>
      </w:r>
      <w:r w:rsidR="00163E9A">
        <w:t>.</w:t>
      </w:r>
    </w:p>
    <w:p w14:paraId="2B501502" w14:textId="6F397B68" w:rsidR="00585C14" w:rsidRDefault="00870DCB" w:rsidP="0045368D">
      <w:pPr>
        <w:rPr>
          <w:lang w:val="en-US"/>
        </w:rPr>
      </w:pPr>
      <w:r w:rsidRPr="00870DCB">
        <w:rPr>
          <w:lang w:val="en-US"/>
        </w:rPr>
        <w:lastRenderedPageBreak/>
        <w:t>Performance prediction has been studied as both a classification and regression problem, each with its own advantages and disadvantages</w:t>
      </w:r>
      <w:r w:rsidR="009B38D3">
        <w:rPr>
          <w:lang w:val="en-US"/>
        </w:rPr>
        <w:t xml:space="preserve"> </w:t>
      </w:r>
      <w:r w:rsidR="009B38D3">
        <w:rPr>
          <w:lang w:val="en-US"/>
        </w:rPr>
        <w:fldChar w:fldCharType="begin"/>
      </w:r>
      <w:r w:rsidR="009B38D3">
        <w:rPr>
          <w:lang w:val="en-US"/>
        </w:rPr>
        <w:instrText xml:space="preserve"> ADDIN ZOTERO_ITEM CSL_CITATION {"citationID":"4JcpJIGg","properties":{"formattedCitation":"(Alshanqiti &amp; Namoun, 2020)","plainCitation":"(Alshanqiti &amp; Namoun, 2020)","noteIndex":0},"citationItems":[{"id":973,"uris":["http://zotero.org/users/local/ZlhuMgGE/items/DN3H4AFM"],"itemData":{"id":973,"type":"article-journal","container-title":"IEEE Access","DOI":"10.1109/ACCESS.2020.3036572","ISSN":"2169-3536","journalAbbreviation":"IEEE Access","license":"https://creativecommons.org/licenses/by/4.0/legalcode","page":"203827-203844","source":"DOI.org (Crossref)","title":"Predicting Student Performance and Its Influential Factors Using Hybrid Regression and Multi-Label Classification","volume":"8","author":[{"family":"Alshanqiti","given":"Abdullah"},{"family":"Namoun","given":"Abdallah"}],"issued":{"date-parts":[["2020"]]}}}],"schema":"https://github.com/citation-style-language/schema/raw/master/csl-citation.json"} </w:instrText>
      </w:r>
      <w:r w:rsidR="009B38D3">
        <w:rPr>
          <w:lang w:val="en-US"/>
        </w:rPr>
        <w:fldChar w:fldCharType="separate"/>
      </w:r>
      <w:r w:rsidR="009B38D3" w:rsidRPr="009B38D3">
        <w:rPr>
          <w:rFonts w:ascii="Calibri" w:hAnsi="Calibri" w:cs="Calibri"/>
        </w:rPr>
        <w:t>(Alshanqiti &amp; Namoun, 2020)</w:t>
      </w:r>
      <w:r w:rsidR="009B38D3">
        <w:rPr>
          <w:lang w:val="en-US"/>
        </w:rPr>
        <w:fldChar w:fldCharType="end"/>
      </w:r>
      <w:r w:rsidRPr="00870DCB">
        <w:rPr>
          <w:lang w:val="en-US"/>
        </w:rPr>
        <w:t>. A wide variety of statistical algorithms have been employed in the literature</w:t>
      </w:r>
      <w:r w:rsidR="00E278DF">
        <w:rPr>
          <w:lang w:val="en-US"/>
        </w:rPr>
        <w:t xml:space="preserve"> </w:t>
      </w:r>
      <w:r w:rsidR="00E278DF">
        <w:rPr>
          <w:lang w:val="en-US"/>
        </w:rPr>
        <w:fldChar w:fldCharType="begin"/>
      </w:r>
      <w:r w:rsidR="00E278DF">
        <w:rPr>
          <w:lang w:val="en-US"/>
        </w:rPr>
        <w:instrText xml:space="preserve"> ADDIN ZOTERO_ITEM CSL_CITATION {"citationID":"gdCyj0rC","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E278DF">
        <w:rPr>
          <w:lang w:val="en-US"/>
        </w:rPr>
        <w:fldChar w:fldCharType="separate"/>
      </w:r>
      <w:r w:rsidR="00E278DF" w:rsidRPr="00E278DF">
        <w:rPr>
          <w:rFonts w:ascii="Calibri" w:hAnsi="Calibri" w:cs="Calibri"/>
        </w:rPr>
        <w:t>(Zhao et al., 2021)</w:t>
      </w:r>
      <w:r w:rsidR="00E278DF">
        <w:rPr>
          <w:lang w:val="en-US"/>
        </w:rPr>
        <w:fldChar w:fldCharType="end"/>
      </w:r>
      <w:r w:rsidR="00261780">
        <w:rPr>
          <w:lang w:val="en-US"/>
        </w:rPr>
        <w:t>.</w:t>
      </w:r>
      <w:r w:rsidR="001172F4">
        <w:rPr>
          <w:lang w:val="en-US"/>
        </w:rPr>
        <w:t xml:space="preserve"> </w:t>
      </w:r>
      <w:r w:rsidRPr="00870DCB">
        <w:rPr>
          <w:lang w:val="en-US"/>
        </w:rPr>
        <w:t xml:space="preserve">However, comparing the performance of these algorithms is challenging due to the </w:t>
      </w:r>
      <w:proofErr w:type="spellStart"/>
      <w:r w:rsidRPr="00870DCB">
        <w:rPr>
          <w:lang w:val="en-US"/>
        </w:rPr>
        <w:t>multisourced</w:t>
      </w:r>
      <w:proofErr w:type="spellEnd"/>
      <w:r w:rsidRPr="00870DCB">
        <w:rPr>
          <w:lang w:val="en-US"/>
        </w:rPr>
        <w:t xml:space="preserve"> nature of the data</w:t>
      </w:r>
      <w:r w:rsidR="00EB7F74">
        <w:rPr>
          <w:lang w:val="en-US"/>
        </w:rPr>
        <w:t xml:space="preserve"> </w:t>
      </w:r>
      <w:r w:rsidR="001172F4">
        <w:rPr>
          <w:lang w:val="en-US"/>
        </w:rPr>
        <w:fldChar w:fldCharType="begin"/>
      </w:r>
      <w:r w:rsidR="001172F4">
        <w:rPr>
          <w:lang w:val="en-US"/>
        </w:rPr>
        <w:instrText xml:space="preserve"> ADDIN ZOTERO_ITEM CSL_CITATION {"citationID":"uKkBdX4J","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1172F4">
        <w:rPr>
          <w:lang w:val="en-US"/>
        </w:rPr>
        <w:fldChar w:fldCharType="separate"/>
      </w:r>
      <w:r w:rsidR="001172F4" w:rsidRPr="001172F4">
        <w:rPr>
          <w:rFonts w:ascii="Calibri" w:hAnsi="Calibri" w:cs="Calibri"/>
        </w:rPr>
        <w:t>(Zhao et al., 2021)</w:t>
      </w:r>
      <w:r w:rsidR="001172F4">
        <w:rPr>
          <w:lang w:val="en-US"/>
        </w:rPr>
        <w:fldChar w:fldCharType="end"/>
      </w:r>
      <w:r w:rsidR="001172F4">
        <w:rPr>
          <w:lang w:val="en-US"/>
        </w:rPr>
        <w:t>.</w:t>
      </w:r>
    </w:p>
    <w:p w14:paraId="1FAEAAB7" w14:textId="41816BF8" w:rsidR="00D41C25" w:rsidRDefault="0045368D" w:rsidP="00A72E08">
      <w:pPr>
        <w:rPr>
          <w:lang w:val="en-US"/>
        </w:rPr>
      </w:pPr>
      <w:r w:rsidRPr="0045368D">
        <w:rPr>
          <w:lang w:val="en-US"/>
        </w:rPr>
        <w:t>One of the most promising tools in this area</w:t>
      </w:r>
      <w:r w:rsidR="0097680E">
        <w:rPr>
          <w:lang w:val="en-US"/>
        </w:rPr>
        <w:t xml:space="preserve"> of prediction</w:t>
      </w:r>
      <w:r w:rsidRPr="0045368D">
        <w:rPr>
          <w:lang w:val="en-US"/>
        </w:rPr>
        <w:t xml:space="preserve"> is machine learning</w:t>
      </w:r>
      <w:r w:rsidR="00D41C25">
        <w:rPr>
          <w:lang w:val="en-US"/>
        </w:rPr>
        <w:t xml:space="preserve"> </w:t>
      </w:r>
      <w:r w:rsidR="00D41C25">
        <w:rPr>
          <w:lang w:val="en-US"/>
        </w:rPr>
        <w:fldChar w:fldCharType="begin"/>
      </w:r>
      <w:r w:rsidR="002F595E">
        <w:rPr>
          <w:lang w:val="en-US"/>
        </w:rPr>
        <w:instrText xml:space="preserve"> ADDIN ZOTERO_ITEM CSL_CITATION {"citationID":"RIcctJtU","properties":{"formattedCitation":"(Balaji et al., 2021; Jin, 2023)","plainCitation":"(Balaji et al., 2021; Jin, 2023)","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w:t>
      </w:r>
      <w:r w:rsidR="00CD1BA1">
        <w:rPr>
          <w:rFonts w:ascii="Calibri" w:hAnsi="Calibri" w:cs="Calibri"/>
        </w:rPr>
        <w:t xml:space="preserve">ML; </w:t>
      </w:r>
      <w:r w:rsidR="00D41C25" w:rsidRPr="00D41C25">
        <w:rPr>
          <w:rFonts w:ascii="Calibri" w:hAnsi="Calibri" w:cs="Calibri"/>
        </w:rPr>
        <w:t>Balaji et al., 2021; Jin, 2023)</w:t>
      </w:r>
      <w:r w:rsidR="00D41C25">
        <w:rPr>
          <w:lang w:val="en-US"/>
        </w:rPr>
        <w:fldChar w:fldCharType="end"/>
      </w:r>
      <w:r w:rsidRPr="0045368D">
        <w:rPr>
          <w:lang w:val="en-US"/>
        </w:rPr>
        <w:t xml:space="preserve">. </w:t>
      </w:r>
      <w:r w:rsidR="008809F6" w:rsidRPr="008809F6">
        <w:rPr>
          <w:lang w:val="en-US"/>
        </w:rPr>
        <w:t>ML allows researchers to analyze large amounts of data to find patterns and make predictions, and in contrast to traditional statistical models, ML reduces bias, offers flexibility, and provides more robust models</w:t>
      </w:r>
      <w:r w:rsidR="00055CE5">
        <w:rPr>
          <w:lang w:val="en-US"/>
        </w:rPr>
        <w:t xml:space="preserve"> </w:t>
      </w:r>
      <w:r w:rsidR="00055CE5">
        <w:rPr>
          <w:lang w:val="en-US"/>
        </w:rPr>
        <w:fldChar w:fldCharType="begin"/>
      </w:r>
      <w:r w:rsidR="00055CE5">
        <w:rPr>
          <w:lang w:val="en-US"/>
        </w:rPr>
        <w:instrText xml:space="preserve"> ADDIN ZOTERO_ITEM CSL_CITATION {"citationID":"0BRUeZ6c","properties":{"formattedCitation":"(Bregant et al., 2025; Hilbert et al., 2021)","plainCitation":"(Bregant et al., 2025; Hilbert et al., 202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367,"uris":["http://zotero.org/users/local/ZlhuMgGE/items/Q82EJ4ZD"],"itemData":{"id":367,"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note":"number: 3","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055CE5">
        <w:rPr>
          <w:lang w:val="en-US"/>
        </w:rPr>
        <w:fldChar w:fldCharType="separate"/>
      </w:r>
      <w:r w:rsidR="00055CE5" w:rsidRPr="00055CE5">
        <w:rPr>
          <w:rFonts w:ascii="Calibri" w:hAnsi="Calibri" w:cs="Calibri"/>
        </w:rPr>
        <w:t>(Bregant et al., 2025; Hilbert et al., 2021)</w:t>
      </w:r>
      <w:r w:rsidR="00055CE5">
        <w:rPr>
          <w:lang w:val="en-US"/>
        </w:rPr>
        <w:fldChar w:fldCharType="end"/>
      </w:r>
      <w:r w:rsidRPr="0045368D">
        <w:rPr>
          <w:lang w:val="en-US"/>
        </w:rPr>
        <w:t xml:space="preserve">. This </w:t>
      </w:r>
      <w:r w:rsidR="008809F6">
        <w:rPr>
          <w:lang w:val="en-US"/>
        </w:rPr>
        <w:t xml:space="preserve">technology </w:t>
      </w:r>
      <w:r w:rsidRPr="0045368D">
        <w:rPr>
          <w:lang w:val="en-US"/>
        </w:rPr>
        <w:t>can help identify students who might struggle, giving educators the chance to offer support early on. By using data like academic history and student behavior</w:t>
      </w:r>
      <w:r w:rsidR="00E7583B">
        <w:rPr>
          <w:lang w:val="en-US"/>
        </w:rPr>
        <w:t xml:space="preserve"> and</w:t>
      </w:r>
      <w:r w:rsidR="008809F6">
        <w:rPr>
          <w:lang w:val="en-US"/>
        </w:rPr>
        <w:t>,</w:t>
      </w:r>
      <w:r w:rsidR="00E7583B">
        <w:rPr>
          <w:lang w:val="en-US"/>
        </w:rPr>
        <w:t xml:space="preserve"> more recently</w:t>
      </w:r>
      <w:r w:rsidR="008809F6">
        <w:rPr>
          <w:lang w:val="en-US"/>
        </w:rPr>
        <w:t>,</w:t>
      </w:r>
      <w:r w:rsidR="00E7583B">
        <w:rPr>
          <w:lang w:val="en-US"/>
        </w:rPr>
        <w:t xml:space="preserve"> even online learning behaviors where open</w:t>
      </w:r>
      <w:r w:rsidR="008809F6">
        <w:rPr>
          <w:lang w:val="en-US"/>
        </w:rPr>
        <w:t>-</w:t>
      </w:r>
      <w:r w:rsidR="00E7583B">
        <w:rPr>
          <w:lang w:val="en-US"/>
        </w:rPr>
        <w:t xml:space="preserve">access data is </w:t>
      </w:r>
      <w:r w:rsidR="008809F6" w:rsidRPr="008809F6">
        <w:rPr>
          <w:lang w:val="en-US"/>
        </w:rPr>
        <w:t>increasingly available</w:t>
      </w:r>
      <w:r w:rsidR="008809F6">
        <w:rPr>
          <w:lang w:val="en-US"/>
        </w:rPr>
        <w:t xml:space="preserve"> </w:t>
      </w:r>
      <w:r w:rsidR="00950079">
        <w:rPr>
          <w:lang w:val="en-US"/>
        </w:rPr>
        <w:fldChar w:fldCharType="begin"/>
      </w:r>
      <w:r w:rsidR="00950079">
        <w:rPr>
          <w:lang w:val="en-US"/>
        </w:rPr>
        <w:instrText xml:space="preserve"> ADDIN ZOTERO_ITEM CSL_CITATION {"citationID":"cNB6JLl9","properties":{"formattedCitation":"(Liang et al., 2023)","plainCitation":"(Liang et al., 2023)","noteIndex":0},"citationItems":[{"id":946,"uris":["http://zotero.org/users/local/ZlhuMgGE/items/XMT8UQ8I"],"itemData":{"id":946,"type":"article-journal","container-title":"Interactive Learning Environments","DOI":"10.1080/10494820.2023.2167836","ISSN":"1049-4820, 1744-5191","journalAbbreviation":"Interactive Learning Environments","language":"en","page":"1-16","source":"DOI.org (Crossref)","title":"Academic performance prediction associated with synchronous online interactive learning behaviors based on the machine learning approach","author":[{"family":"Liang","given":"Guiqin"},{"family":"Jiang","given":"Chunsong"},{"family":"Ping","given":"Qiuzhe"},{"family":"Jiang","given":"Xinyi"}],"issued":{"date-parts":[["2023",1,30]]}}}],"schema":"https://github.com/citation-style-language/schema/raw/master/csl-citation.json"} </w:instrText>
      </w:r>
      <w:r w:rsidR="00950079">
        <w:rPr>
          <w:lang w:val="en-US"/>
        </w:rPr>
        <w:fldChar w:fldCharType="separate"/>
      </w:r>
      <w:r w:rsidR="00950079" w:rsidRPr="00950079">
        <w:rPr>
          <w:rFonts w:ascii="Calibri" w:hAnsi="Calibri" w:cs="Calibri"/>
        </w:rPr>
        <w:t>(Liang et al., 2023)</w:t>
      </w:r>
      <w:r w:rsidR="00950079">
        <w:rPr>
          <w:lang w:val="en-US"/>
        </w:rPr>
        <w:fldChar w:fldCharType="end"/>
      </w:r>
      <w:r w:rsidR="008809F6">
        <w:rPr>
          <w:lang w:val="en-US"/>
        </w:rPr>
        <w:t>,</w:t>
      </w:r>
      <w:r w:rsidR="00950079">
        <w:rPr>
          <w:lang w:val="en-US"/>
        </w:rPr>
        <w:t xml:space="preserve"> </w:t>
      </w:r>
      <w:r w:rsidRPr="0045368D">
        <w:rPr>
          <w:lang w:val="en-US"/>
        </w:rPr>
        <w:t>ML models can provide insights that help improve student outcomes.</w:t>
      </w:r>
      <w:r w:rsidR="00883A02">
        <w:rPr>
          <w:lang w:val="en-US"/>
        </w:rPr>
        <w:t xml:space="preserve"> Figure 2 sketches, how </w:t>
      </w:r>
      <w:r w:rsidR="00883A02">
        <w:rPr>
          <w:lang w:val="en-US"/>
        </w:rPr>
        <w:fldChar w:fldCharType="begin"/>
      </w:r>
      <w:r w:rsidR="002E1E3B">
        <w:rPr>
          <w:lang w:val="en-US"/>
        </w:rPr>
        <w:instrText xml:space="preserve"> ADDIN ZOTERO_ITEM CSL_CITATION {"citationID":"WYn6ZIvD","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883A02">
        <w:rPr>
          <w:lang w:val="en-US"/>
        </w:rPr>
        <w:fldChar w:fldCharType="separate"/>
      </w:r>
      <w:r w:rsidR="00883A02" w:rsidRPr="00883A02">
        <w:rPr>
          <w:rFonts w:ascii="Calibri" w:hAnsi="Calibri" w:cs="Calibri"/>
        </w:rPr>
        <w:t xml:space="preserve">Jin </w:t>
      </w:r>
      <w:r w:rsidR="00883A02">
        <w:rPr>
          <w:rFonts w:ascii="Calibri" w:hAnsi="Calibri" w:cs="Calibri"/>
        </w:rPr>
        <w:t>(</w:t>
      </w:r>
      <w:r w:rsidR="00883A02" w:rsidRPr="00883A02">
        <w:rPr>
          <w:rFonts w:ascii="Calibri" w:hAnsi="Calibri" w:cs="Calibri"/>
        </w:rPr>
        <w:t>2023)</w:t>
      </w:r>
      <w:r w:rsidR="00883A02">
        <w:rPr>
          <w:lang w:val="en-US"/>
        </w:rPr>
        <w:fldChar w:fldCharType="end"/>
      </w:r>
      <w:r w:rsidR="00883A02">
        <w:rPr>
          <w:lang w:val="en-US"/>
        </w:rPr>
        <w:t xml:space="preserve"> </w:t>
      </w:r>
      <w:r w:rsidR="0070623B">
        <w:rPr>
          <w:lang w:val="en-US"/>
        </w:rPr>
        <w:t xml:space="preserve">employed four ML algorithms for </w:t>
      </w:r>
      <w:r w:rsidR="00883A02" w:rsidRPr="00883A02">
        <w:rPr>
          <w:lang w:val="en-US"/>
        </w:rPr>
        <w:t>predicting academic success by accurately identifying the varying impacts of student, parent, and school efforts on exam performance</w:t>
      </w:r>
      <w:r w:rsidR="0070623B">
        <w:rPr>
          <w:lang w:val="en-US"/>
        </w:rPr>
        <w:t>.</w:t>
      </w:r>
    </w:p>
    <w:p w14:paraId="7E4D2240" w14:textId="77777777" w:rsidR="00A72E08" w:rsidRDefault="00D41C25" w:rsidP="00A72E08">
      <w:pPr>
        <w:keepNext/>
      </w:pPr>
      <w:r>
        <w:rPr>
          <w:noProof/>
          <w:lang w:val="it-IT" w:eastAsia="it-IT"/>
        </w:rPr>
        <w:drawing>
          <wp:inline distT="0" distB="0" distL="0" distR="0" wp14:anchorId="6460982E" wp14:editId="485C6FC5">
            <wp:extent cx="3329940" cy="2575271"/>
            <wp:effectExtent l="0" t="0" r="3810" b="0"/>
            <wp:docPr id="821935197"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1903" cy="2576789"/>
                    </a:xfrm>
                    <a:prstGeom prst="rect">
                      <a:avLst/>
                    </a:prstGeom>
                    <a:noFill/>
                    <a:ln>
                      <a:noFill/>
                    </a:ln>
                  </pic:spPr>
                </pic:pic>
              </a:graphicData>
            </a:graphic>
          </wp:inline>
        </w:drawing>
      </w:r>
    </w:p>
    <w:p w14:paraId="7E834EAE" w14:textId="5D48DB53" w:rsidR="00D41C25" w:rsidRDefault="00CD1BA1" w:rsidP="00A72E08">
      <w:pPr>
        <w:pStyle w:val="Caption"/>
      </w:pPr>
      <w:r>
        <w:rPr>
          <w:lang w:val="en-US"/>
        </w:rPr>
        <w:t xml:space="preserve">Figure </w:t>
      </w:r>
      <w:r w:rsidR="00A72E08">
        <w:rPr>
          <w:lang w:val="en-US"/>
        </w:rPr>
        <w:fldChar w:fldCharType="begin"/>
      </w:r>
      <w:r w:rsidR="00A72E08">
        <w:rPr>
          <w:lang w:val="en-US"/>
        </w:rPr>
        <w:instrText xml:space="preserve"> SEQ Figure \* ARABIC </w:instrText>
      </w:r>
      <w:r w:rsidR="00A72E08">
        <w:rPr>
          <w:lang w:val="en-US"/>
        </w:rPr>
        <w:fldChar w:fldCharType="separate"/>
      </w:r>
      <w:r w:rsidR="004D53FB">
        <w:rPr>
          <w:noProof/>
          <w:lang w:val="en-US"/>
        </w:rPr>
        <w:t>2</w:t>
      </w:r>
      <w:r w:rsidR="00A72E08">
        <w:rPr>
          <w:lang w:val="en-US"/>
        </w:rPr>
        <w:fldChar w:fldCharType="end"/>
      </w:r>
      <w:r w:rsidR="00A72E08">
        <w:t xml:space="preserve">: Example of machine learning </w:t>
      </w:r>
      <w:proofErr w:type="spellStart"/>
      <w:r w:rsidR="00A72E08">
        <w:t>modeling</w:t>
      </w:r>
      <w:proofErr w:type="spellEnd"/>
      <w:r w:rsidR="00A72E08">
        <w:t xml:space="preserve"> for student performance prediction by </w:t>
      </w:r>
      <w:r w:rsidR="00A72E08">
        <w:fldChar w:fldCharType="begin"/>
      </w:r>
      <w:r w:rsidR="00585C14">
        <w:instrText xml:space="preserve"> ADDIN ZOTERO_ITEM CSL_CITATION {"citationID":"oYzEB6uv","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A72E08">
        <w:fldChar w:fldCharType="separate"/>
      </w:r>
      <w:r w:rsidR="00A72E08" w:rsidRPr="00A72E08">
        <w:rPr>
          <w:rFonts w:ascii="Calibri" w:hAnsi="Calibri" w:cs="Calibri"/>
        </w:rPr>
        <w:t xml:space="preserve">Jin </w:t>
      </w:r>
      <w:r w:rsidR="00A72E08">
        <w:rPr>
          <w:rFonts w:ascii="Calibri" w:hAnsi="Calibri" w:cs="Calibri"/>
        </w:rPr>
        <w:t>(</w:t>
      </w:r>
      <w:r w:rsidR="00A72E08" w:rsidRPr="00A72E08">
        <w:rPr>
          <w:rFonts w:ascii="Calibri" w:hAnsi="Calibri" w:cs="Calibri"/>
        </w:rPr>
        <w:t>2023)</w:t>
      </w:r>
      <w:r w:rsidR="00A72E08">
        <w:fldChar w:fldCharType="end"/>
      </w:r>
      <w:r w:rsidR="0022194A">
        <w:t>.</w:t>
      </w:r>
    </w:p>
    <w:p w14:paraId="29BC6D74" w14:textId="232A6533" w:rsidR="002E1E3B" w:rsidRDefault="00D40FDF" w:rsidP="00AE01E5">
      <w:pPr>
        <w:rPr>
          <w:lang w:val="en-US"/>
        </w:rPr>
      </w:pPr>
      <w:r>
        <w:rPr>
          <w:lang w:val="en-US"/>
        </w:rPr>
        <w:t>As we have seen, m</w:t>
      </w:r>
      <w:r w:rsidR="00D41C25" w:rsidRPr="00D41C25">
        <w:rPr>
          <w:lang w:val="en-US"/>
        </w:rPr>
        <w:t>any studies</w:t>
      </w:r>
      <w:r>
        <w:rPr>
          <w:lang w:val="en-US"/>
        </w:rPr>
        <w:t xml:space="preserve"> (see </w:t>
      </w:r>
      <w:r>
        <w:rPr>
          <w:lang w:val="en-US"/>
        </w:rPr>
        <w:fldChar w:fldCharType="begin"/>
      </w:r>
      <w:r w:rsidR="001D521F">
        <w:rPr>
          <w:lang w:val="en-US"/>
        </w:rPr>
        <w:instrText xml:space="preserve"> ADDIN ZOTERO_ITEM CSL_CITATION {"citationID":"ujP2TYXO","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D40FDF">
        <w:rPr>
          <w:rFonts w:ascii="Calibri" w:hAnsi="Calibri" w:cs="Calibri"/>
          <w:kern w:val="0"/>
        </w:rPr>
        <w:t xml:space="preserve">Alyahyan &amp; Düştegör </w:t>
      </w:r>
      <w:r>
        <w:rPr>
          <w:rFonts w:ascii="Calibri" w:hAnsi="Calibri" w:cs="Calibri"/>
          <w:kern w:val="0"/>
        </w:rPr>
        <w:t>(</w:t>
      </w:r>
      <w:r w:rsidRPr="00D40FDF">
        <w:rPr>
          <w:rFonts w:ascii="Calibri" w:hAnsi="Calibri" w:cs="Calibri"/>
          <w:kern w:val="0"/>
        </w:rPr>
        <w:t>2020)</w:t>
      </w:r>
      <w:r>
        <w:rPr>
          <w:lang w:val="en-US"/>
        </w:rPr>
        <w:fldChar w:fldCharType="end"/>
      </w:r>
      <w:r>
        <w:rPr>
          <w:lang w:val="en-US"/>
        </w:rPr>
        <w:t xml:space="preserve"> section </w:t>
      </w:r>
      <w:r w:rsidRPr="00D40FDF">
        <w:rPr>
          <w:i/>
          <w:iCs/>
          <w:lang w:val="en-US"/>
        </w:rPr>
        <w:t>Influential factors in predicting academic success</w:t>
      </w:r>
      <w:r>
        <w:rPr>
          <w:lang w:val="en-US"/>
        </w:rPr>
        <w:t>)</w:t>
      </w:r>
      <w:r w:rsidR="00D41C25" w:rsidRPr="00D41C25">
        <w:rPr>
          <w:lang w:val="en-US"/>
        </w:rPr>
        <w:t xml:space="preserve"> have explored different factors that contribute to academic success, such as personal effort, family support, and the learning environment</w:t>
      </w:r>
      <w:r w:rsidR="002E1E3B">
        <w:rPr>
          <w:lang w:val="en-US"/>
        </w:rPr>
        <w:t>, and are summed in Table 1</w:t>
      </w:r>
      <w:r w:rsidR="00D41C25" w:rsidRPr="00D41C25">
        <w:rPr>
          <w:lang w:val="en-US"/>
        </w:rPr>
        <w:t>. These factors are crucial and have been widely researched, helping schools and educators develop strategies to support students.</w:t>
      </w:r>
    </w:p>
    <w:tbl>
      <w:tblPr>
        <w:tblStyle w:val="TableGrid"/>
        <w:tblW w:w="0" w:type="auto"/>
        <w:tblLook w:val="04A0" w:firstRow="1" w:lastRow="0" w:firstColumn="1" w:lastColumn="0" w:noHBand="0" w:noVBand="1"/>
      </w:tblPr>
      <w:tblGrid>
        <w:gridCol w:w="3020"/>
        <w:gridCol w:w="5622"/>
      </w:tblGrid>
      <w:tr w:rsidR="002E1E3B" w:rsidRPr="002E1E3B" w14:paraId="586828E1" w14:textId="77777777" w:rsidTr="002E1E3B">
        <w:tc>
          <w:tcPr>
            <w:tcW w:w="3020" w:type="dxa"/>
          </w:tcPr>
          <w:p w14:paraId="1E37DD9B" w14:textId="77777777" w:rsidR="002E1E3B" w:rsidRPr="002E1E3B" w:rsidRDefault="002E1E3B" w:rsidP="00A335DD">
            <w:pPr>
              <w:rPr>
                <w:lang w:val="en-US"/>
              </w:rPr>
            </w:pPr>
            <w:r w:rsidRPr="002E1E3B">
              <w:rPr>
                <w:lang w:val="en-US"/>
              </w:rPr>
              <w:t>Factor Category</w:t>
            </w:r>
          </w:p>
        </w:tc>
        <w:tc>
          <w:tcPr>
            <w:tcW w:w="5622" w:type="dxa"/>
          </w:tcPr>
          <w:p w14:paraId="603D3A14" w14:textId="04D909DD" w:rsidR="002E1E3B" w:rsidRPr="002E1E3B" w:rsidRDefault="002E1E3B" w:rsidP="00A335DD">
            <w:pPr>
              <w:rPr>
                <w:lang w:val="en-US"/>
              </w:rPr>
            </w:pPr>
            <w:r>
              <w:rPr>
                <w:lang w:val="en-US"/>
              </w:rPr>
              <w:t>Factor Description</w:t>
            </w:r>
          </w:p>
        </w:tc>
      </w:tr>
      <w:tr w:rsidR="002E1E3B" w:rsidRPr="002E1E3B" w14:paraId="184EB8AC" w14:textId="77777777" w:rsidTr="002E1E3B">
        <w:tc>
          <w:tcPr>
            <w:tcW w:w="3020" w:type="dxa"/>
          </w:tcPr>
          <w:p w14:paraId="2EF51E73" w14:textId="77777777" w:rsidR="002E1E3B" w:rsidRPr="002E1E3B" w:rsidRDefault="002E1E3B" w:rsidP="00A335DD">
            <w:pPr>
              <w:rPr>
                <w:lang w:val="en-US"/>
              </w:rPr>
            </w:pPr>
            <w:r w:rsidRPr="002E1E3B">
              <w:rPr>
                <w:lang w:val="en-US"/>
              </w:rPr>
              <w:t>Prior Academic Achievement</w:t>
            </w:r>
          </w:p>
        </w:tc>
        <w:tc>
          <w:tcPr>
            <w:tcW w:w="5622" w:type="dxa"/>
          </w:tcPr>
          <w:p w14:paraId="0C9DEC09" w14:textId="77777777" w:rsidR="002E1E3B" w:rsidRPr="002E1E3B" w:rsidRDefault="002E1E3B" w:rsidP="00A335DD">
            <w:pPr>
              <w:rPr>
                <w:lang w:val="en-US"/>
              </w:rPr>
            </w:pPr>
            <w:r w:rsidRPr="002E1E3B">
              <w:rPr>
                <w:lang w:val="en-US"/>
              </w:rPr>
              <w:t>Pre-university data: high school background (i.e., high school results), pre-admission data (e.g., admission test). University data: semester GPA or CGPA, individual course letter marks, and individual assessment grades.</w:t>
            </w:r>
          </w:p>
        </w:tc>
      </w:tr>
      <w:tr w:rsidR="002E1E3B" w:rsidRPr="002E1E3B" w14:paraId="63EADA8C" w14:textId="77777777" w:rsidTr="002E1E3B">
        <w:tc>
          <w:tcPr>
            <w:tcW w:w="3020" w:type="dxa"/>
          </w:tcPr>
          <w:p w14:paraId="1F0F6B83" w14:textId="77777777" w:rsidR="002E1E3B" w:rsidRPr="002E1E3B" w:rsidRDefault="002E1E3B" w:rsidP="00A335DD">
            <w:pPr>
              <w:rPr>
                <w:lang w:val="en-US"/>
              </w:rPr>
            </w:pPr>
            <w:r w:rsidRPr="002E1E3B">
              <w:rPr>
                <w:lang w:val="en-US"/>
              </w:rPr>
              <w:t>Student Demographics</w:t>
            </w:r>
          </w:p>
        </w:tc>
        <w:tc>
          <w:tcPr>
            <w:tcW w:w="5622" w:type="dxa"/>
          </w:tcPr>
          <w:p w14:paraId="2D9C4FF1" w14:textId="77777777" w:rsidR="002E1E3B" w:rsidRPr="002E1E3B" w:rsidRDefault="002E1E3B" w:rsidP="00A335DD">
            <w:pPr>
              <w:rPr>
                <w:lang w:val="en-US"/>
              </w:rPr>
            </w:pPr>
            <w:r w:rsidRPr="002E1E3B">
              <w:rPr>
                <w:lang w:val="en-US"/>
              </w:rPr>
              <w:t>Gender, age, race/ethnicity, socioeconomic status (i.e., parents' education and occupation), place of residence/traveled distance, family size, and family income.</w:t>
            </w:r>
          </w:p>
        </w:tc>
      </w:tr>
      <w:tr w:rsidR="002E1E3B" w:rsidRPr="002E1E3B" w14:paraId="7D5E2783" w14:textId="77777777" w:rsidTr="002E1E3B">
        <w:tc>
          <w:tcPr>
            <w:tcW w:w="3020" w:type="dxa"/>
          </w:tcPr>
          <w:p w14:paraId="43CF135D" w14:textId="77777777" w:rsidR="002E1E3B" w:rsidRPr="002E1E3B" w:rsidRDefault="002E1E3B" w:rsidP="00A335DD">
            <w:pPr>
              <w:rPr>
                <w:lang w:val="en-US"/>
              </w:rPr>
            </w:pPr>
            <w:r w:rsidRPr="002E1E3B">
              <w:rPr>
                <w:lang w:val="en-US"/>
              </w:rPr>
              <w:t>Students' Environment</w:t>
            </w:r>
          </w:p>
        </w:tc>
        <w:tc>
          <w:tcPr>
            <w:tcW w:w="5622" w:type="dxa"/>
          </w:tcPr>
          <w:p w14:paraId="7A269CD7" w14:textId="77777777" w:rsidR="002E1E3B" w:rsidRPr="002E1E3B" w:rsidRDefault="002E1E3B" w:rsidP="00A335DD">
            <w:pPr>
              <w:rPr>
                <w:lang w:val="en-US"/>
              </w:rPr>
            </w:pPr>
            <w:r w:rsidRPr="002E1E3B">
              <w:rPr>
                <w:lang w:val="en-US"/>
              </w:rPr>
              <w:t>Class type, semester duration, type of program.</w:t>
            </w:r>
          </w:p>
        </w:tc>
      </w:tr>
      <w:tr w:rsidR="002E1E3B" w:rsidRPr="002E1E3B" w14:paraId="48A4A19D" w14:textId="77777777" w:rsidTr="002E1E3B">
        <w:tc>
          <w:tcPr>
            <w:tcW w:w="3020" w:type="dxa"/>
          </w:tcPr>
          <w:p w14:paraId="201EB8F0" w14:textId="77777777" w:rsidR="002E1E3B" w:rsidRPr="002E1E3B" w:rsidRDefault="002E1E3B" w:rsidP="00A335DD">
            <w:pPr>
              <w:rPr>
                <w:lang w:val="en-US"/>
              </w:rPr>
            </w:pPr>
            <w:r w:rsidRPr="002E1E3B">
              <w:rPr>
                <w:lang w:val="en-US"/>
              </w:rPr>
              <w:t>Psychological</w:t>
            </w:r>
          </w:p>
        </w:tc>
        <w:tc>
          <w:tcPr>
            <w:tcW w:w="5622" w:type="dxa"/>
          </w:tcPr>
          <w:p w14:paraId="55A99BD7" w14:textId="77777777" w:rsidR="002E1E3B" w:rsidRPr="002E1E3B" w:rsidRDefault="002E1E3B" w:rsidP="00A335DD">
            <w:pPr>
              <w:rPr>
                <w:lang w:val="en-US"/>
              </w:rPr>
            </w:pPr>
            <w:r w:rsidRPr="002E1E3B">
              <w:rPr>
                <w:lang w:val="en-US"/>
              </w:rPr>
              <w:t>Student interest, behavior of study, stress, anxiety, time of preoccupation, self-regulation, and motivation.</w:t>
            </w:r>
          </w:p>
        </w:tc>
      </w:tr>
      <w:tr w:rsidR="002E1E3B" w:rsidRPr="002E1E3B" w14:paraId="291BFE9E" w14:textId="77777777" w:rsidTr="002E1E3B">
        <w:tc>
          <w:tcPr>
            <w:tcW w:w="3020" w:type="dxa"/>
          </w:tcPr>
          <w:p w14:paraId="6ED8DD0C" w14:textId="77777777" w:rsidR="002E1E3B" w:rsidRPr="002E1E3B" w:rsidRDefault="002E1E3B" w:rsidP="00A335DD">
            <w:pPr>
              <w:rPr>
                <w:lang w:val="en-US"/>
              </w:rPr>
            </w:pPr>
            <w:r w:rsidRPr="002E1E3B">
              <w:rPr>
                <w:lang w:val="en-US"/>
              </w:rPr>
              <w:lastRenderedPageBreak/>
              <w:t>Student E-learning Activity</w:t>
            </w:r>
          </w:p>
        </w:tc>
        <w:tc>
          <w:tcPr>
            <w:tcW w:w="5622" w:type="dxa"/>
          </w:tcPr>
          <w:p w14:paraId="10A50D79" w14:textId="77777777" w:rsidR="002E1E3B" w:rsidRPr="002E1E3B" w:rsidRDefault="002E1E3B" w:rsidP="002E1E3B">
            <w:pPr>
              <w:keepNext/>
              <w:rPr>
                <w:lang w:val="en-US"/>
              </w:rPr>
            </w:pPr>
            <w:r w:rsidRPr="002E1E3B">
              <w:rPr>
                <w:lang w:val="en-US"/>
              </w:rPr>
              <w:t>Number of logins, number of tasks, number of tests, assessment activities, number of discussion board entries, number/total time material viewed.</w:t>
            </w:r>
          </w:p>
        </w:tc>
      </w:tr>
    </w:tbl>
    <w:p w14:paraId="4DEABCF2" w14:textId="2D0882AB" w:rsidR="002E1E3B" w:rsidRPr="00356044" w:rsidRDefault="002E1E3B" w:rsidP="00356044">
      <w:pPr>
        <w:pStyle w:val="Caption"/>
      </w:pPr>
      <w:r>
        <w:t xml:space="preserve">Table </w:t>
      </w:r>
      <w:fldSimple w:instr=" SEQ Table \* ARABIC ">
        <w:r>
          <w:rPr>
            <w:noProof/>
          </w:rPr>
          <w:t>1</w:t>
        </w:r>
      </w:fldSimple>
      <w:r>
        <w:t>: Grouping and description of the m</w:t>
      </w:r>
      <w:r w:rsidRPr="009C3F0C">
        <w:t>ost influential factors on the prediction of students’ academic success</w:t>
      </w:r>
      <w:r>
        <w:t xml:space="preserve"> </w:t>
      </w:r>
      <w:r>
        <w:fldChar w:fldCharType="begin"/>
      </w:r>
      <w:r>
        <w:instrText xml:space="preserve"> ADDIN ZOTERO_ITEM CSL_CITATION {"citationID":"xbsEzbe6","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fldChar w:fldCharType="separate"/>
      </w:r>
      <w:r w:rsidRPr="002E1E3B">
        <w:rPr>
          <w:rFonts w:ascii="Calibri" w:hAnsi="Calibri" w:cs="Calibri"/>
          <w:kern w:val="0"/>
        </w:rPr>
        <w:t>(Alyahyan &amp; Düştegör, 2020)</w:t>
      </w:r>
      <w:r>
        <w:fldChar w:fldCharType="end"/>
      </w:r>
      <w:r>
        <w:t>.</w:t>
      </w:r>
    </w:p>
    <w:p w14:paraId="7B8BA648" w14:textId="1C46EBDA" w:rsidR="00E35248" w:rsidRDefault="00082811" w:rsidP="00AE01E5">
      <w:pPr>
        <w:rPr>
          <w:lang w:val="en-US"/>
        </w:rPr>
      </w:pPr>
      <w:r w:rsidRPr="00356044">
        <w:rPr>
          <w:lang w:val="en-US"/>
        </w:rPr>
        <w:t xml:space="preserve">Most cited studies in the field use various algorithms such as logistic regression, decision trees, random forests, support vector machines, </w:t>
      </w:r>
      <w:proofErr w:type="spellStart"/>
      <w:r w:rsidRPr="00356044">
        <w:rPr>
          <w:lang w:val="en-US"/>
        </w:rPr>
        <w:t>XGBoost</w:t>
      </w:r>
      <w:proofErr w:type="spellEnd"/>
      <w:r w:rsidRPr="00356044">
        <w:rPr>
          <w:lang w:val="en-US"/>
        </w:rPr>
        <w:t xml:space="preserve">, and ensemble methods, with logistic regression and random forest often yielding the best performance, as </w:t>
      </w:r>
      <w:r w:rsidRPr="00EC5CDA">
        <w:rPr>
          <w:lang w:val="en-US"/>
        </w:rPr>
        <w:t xml:space="preserve">demonstrated </w:t>
      </w:r>
      <w:r w:rsidR="00356044" w:rsidRPr="00EC5CDA">
        <w:rPr>
          <w:lang w:val="en-US"/>
        </w:rPr>
        <w:t>by</w:t>
      </w:r>
      <w:r w:rsidRPr="00EC5CDA">
        <w:rPr>
          <w:lang w:val="en-US"/>
        </w:rPr>
        <w:t xml:space="preserve"> </w:t>
      </w:r>
      <w:r w:rsidR="00356044" w:rsidRPr="00EC5CDA">
        <w:rPr>
          <w:lang w:val="en-US"/>
        </w:rPr>
        <w:fldChar w:fldCharType="begin"/>
      </w:r>
      <w:r w:rsidR="00FF44AF">
        <w:rPr>
          <w:lang w:val="en-US"/>
        </w:rPr>
        <w:instrText xml:space="preserve"> ADDIN ZOTERO_ITEM CSL_CITATION {"citationID":"fCNzoNsO","properties":{"formattedCitation":"(Cankaya et al., 2024; Jang et al., 2022)","plainCitation":"(Cankaya et al., 2024; Jang et al., 2022)","dontUpdate":true,"noteIndex":0},"citationItems":[{"id":980,"uris":["http://zotero.org/users/local/ZlhuMgGE/items/R4FTHYD6"],"itemData":{"id":980,"type":"article-journal","container-title":"Journal of Marketing Analytics","DOI":"10.1057/s41270-024-00290-6","ISSN":"2050-3318, 2050-3326","journalAbbreviation":"J Market Anal","language":"en","source":"DOI.org (Crossref)","title":"What postpones degree completion? Discovering key predictors of undergraduate degree completion through explainable artificial intelligence (XAI)","title-short":"What postpones degree completion?","URL":"https://link.springer.com/10.1057/s41270-024-00290-6","author":[{"family":"Cankaya","given":"Burak"},{"family":"Roberts","given":"Robin"},{"family":"Douglas","given":"Stephanie"},{"family":"Vigness","given":"Rachel"},{"family":"Oztekin","given":"Asil"}],"accessed":{"date-parts":[["2025",2,1]]},"issued":{"date-parts":[["2024",2,28]]}}},{"id":979,"uris":["http://zotero.org/users/local/ZlhuMgGE/items/MMY4YZ29"],"itemData":{"id":979,"type":"article-journal","container-title":"Education and Information Technologies","DOI":"10.1007/s10639-022-11120-6","ISSN":"1360-2357, 1573-7608","issue":"9","journalAbbreviation":"Educ Inf Technol","language":"en","page":"12855-12889","source":"DOI.org (Crossref)","title":"Practical early prediction of students’ performance using machine learning and eXplainable AI","volume":"27","author":[{"family":"Jang","given":"Yeonju"},{"family":"Choi","given":"Seongyune"},{"family":"Jung","given":"Heeseok"},{"family":"Kim","given":"Hyeoncheol"}],"issued":{"date-parts":[["2022",11]]}}}],"schema":"https://github.com/citation-style-language/schema/raw/master/csl-citation.json"} </w:instrText>
      </w:r>
      <w:r w:rsidR="00356044" w:rsidRPr="00EC5CDA">
        <w:rPr>
          <w:lang w:val="en-US"/>
        </w:rPr>
        <w:fldChar w:fldCharType="separate"/>
      </w:r>
      <w:r w:rsidR="00356044" w:rsidRPr="00EC5CDA">
        <w:rPr>
          <w:rFonts w:ascii="Calibri" w:hAnsi="Calibri" w:cs="Calibri"/>
        </w:rPr>
        <w:t xml:space="preserve">Cankaya et al., </w:t>
      </w:r>
      <w:r w:rsidR="00EC5CDA" w:rsidRPr="00EC5CDA">
        <w:rPr>
          <w:rFonts w:ascii="Calibri" w:hAnsi="Calibri" w:cs="Calibri"/>
        </w:rPr>
        <w:t>(</w:t>
      </w:r>
      <w:r w:rsidR="00356044" w:rsidRPr="00EC5CDA">
        <w:rPr>
          <w:rFonts w:ascii="Calibri" w:hAnsi="Calibri" w:cs="Calibri"/>
        </w:rPr>
        <w:t>2024</w:t>
      </w:r>
      <w:r w:rsidR="00EC5CDA" w:rsidRPr="00EC5CDA">
        <w:rPr>
          <w:rFonts w:ascii="Calibri" w:hAnsi="Calibri" w:cs="Calibri"/>
        </w:rPr>
        <w:t>)</w:t>
      </w:r>
      <w:r w:rsidR="00356044" w:rsidRPr="00EC5CDA">
        <w:rPr>
          <w:rFonts w:ascii="Calibri" w:hAnsi="Calibri" w:cs="Calibri"/>
        </w:rPr>
        <w:t xml:space="preserve">; Jang et al., </w:t>
      </w:r>
      <w:r w:rsidR="00EC5CDA">
        <w:rPr>
          <w:rFonts w:ascii="Calibri" w:hAnsi="Calibri" w:cs="Calibri"/>
        </w:rPr>
        <w:t>(</w:t>
      </w:r>
      <w:r w:rsidR="00356044" w:rsidRPr="00EC5CDA">
        <w:rPr>
          <w:rFonts w:ascii="Calibri" w:hAnsi="Calibri" w:cs="Calibri"/>
        </w:rPr>
        <w:t>2022)</w:t>
      </w:r>
      <w:r w:rsidR="00356044" w:rsidRPr="00EC5CDA">
        <w:rPr>
          <w:lang w:val="en-US"/>
        </w:rPr>
        <w:fldChar w:fldCharType="end"/>
      </w:r>
      <w:r w:rsidRPr="00EC5CDA">
        <w:rPr>
          <w:lang w:val="en-US"/>
        </w:rPr>
        <w:t xml:space="preserve">, while ensemble methods like </w:t>
      </w:r>
      <w:proofErr w:type="spellStart"/>
      <w:r w:rsidRPr="00EC5CDA">
        <w:rPr>
          <w:lang w:val="en-US"/>
        </w:rPr>
        <w:t>GLMnet</w:t>
      </w:r>
      <w:proofErr w:type="spellEnd"/>
      <w:r w:rsidRPr="00EC5CDA">
        <w:rPr>
          <w:lang w:val="en-US"/>
        </w:rPr>
        <w:t>, as highlighted</w:t>
      </w:r>
      <w:r w:rsidR="00EC5CDA" w:rsidRPr="00EC5CDA">
        <w:rPr>
          <w:lang w:val="en-US"/>
        </w:rPr>
        <w:t xml:space="preserve"> by</w:t>
      </w:r>
      <w:r w:rsidRPr="00EC5CDA">
        <w:rPr>
          <w:lang w:val="en-US"/>
        </w:rPr>
        <w:t xml:space="preserve"> </w:t>
      </w:r>
      <w:r w:rsidR="00EC5CDA" w:rsidRPr="00EC5CDA">
        <w:rPr>
          <w:lang w:val="en-US"/>
        </w:rPr>
        <w:fldChar w:fldCharType="begin"/>
      </w:r>
      <w:r w:rsidR="00EC5CDA" w:rsidRPr="00EC5CDA">
        <w:rPr>
          <w:lang w:val="en-US"/>
        </w:rPr>
        <w:instrText xml:space="preserve"> ADDIN ZOTERO_ITEM CSL_CITATION {"citationID":"Y14DnPfF","properties":{"formattedCitation":"(Bertolini et al., 2021)","plainCitation":"(Bertolini et al., 2021)","noteIndex":0},"citationItems":[{"id":981,"uris":["http://zotero.org/users/local/ZlhuMgGE/items/W3D95ATQ"],"itemData":{"id":981,"type":"article-journal","container-title":"Journal of Science Education and Technology","DOI":"10.1007/s10956-020-09888-8","ISSN":"1059-0145, 1573-1839","issue":"2","journalAbbreviation":"J Sci Educ Technol","language":"en","page":"193-209","source":"DOI.org (Crossref)","title":"Testing the Impact of Novel Assessment Sources and Machine Learning Methods on Predictive Outcome Modeling in Undergraduate Biology","volume":"30","author":[{"family":"Bertolini","given":"Roberto"},{"family":"Finch","given":"Stephen J."},{"family":"Nehm","given":"Ross H."}],"issued":{"date-parts":[["2021",4]]}}}],"schema":"https://github.com/citation-style-language/schema/raw/master/csl-citation.json"} </w:instrText>
      </w:r>
      <w:r w:rsidR="00EC5CDA" w:rsidRPr="00EC5CDA">
        <w:rPr>
          <w:lang w:val="en-US"/>
        </w:rPr>
        <w:fldChar w:fldCharType="separate"/>
      </w:r>
      <w:r w:rsidR="00EC5CDA" w:rsidRPr="00EC5CDA">
        <w:rPr>
          <w:rFonts w:ascii="Calibri" w:hAnsi="Calibri" w:cs="Calibri"/>
        </w:rPr>
        <w:t>(Bertolini et al., 2021)</w:t>
      </w:r>
      <w:r w:rsidR="00EC5CDA" w:rsidRPr="00EC5CDA">
        <w:rPr>
          <w:lang w:val="en-US"/>
        </w:rPr>
        <w:fldChar w:fldCharType="end"/>
      </w:r>
      <w:r w:rsidR="00EC5CDA" w:rsidRPr="00EC5CDA">
        <w:rPr>
          <w:lang w:val="en-US"/>
        </w:rPr>
        <w:t xml:space="preserve"> </w:t>
      </w:r>
      <w:r w:rsidRPr="00EC5CDA">
        <w:rPr>
          <w:lang w:val="en-US"/>
        </w:rPr>
        <w:t xml:space="preserve">and wrapper-based feature selection techniques combined with classifiers like k-NN and SVM, as seen in </w:t>
      </w:r>
      <w:r w:rsidR="00EC5CDA" w:rsidRPr="00EC5CDA">
        <w:rPr>
          <w:lang w:val="en-US"/>
        </w:rPr>
        <w:fldChar w:fldCharType="begin"/>
      </w:r>
      <w:r w:rsidR="00EC5CDA" w:rsidRPr="00EC5CDA">
        <w:rPr>
          <w:lang w:val="en-US"/>
        </w:rPr>
        <w:instrText xml:space="preserve"> ADDIN ZOTERO_ITEM CSL_CITATION {"citationID":"FMI7hYZf","properties":{"formattedCitation":"(Abdelkader et al., 2022)","plainCitation":"(Abdelkader et al., 2022)","noteIndex":0},"citationItems":[{"id":982,"uris":["http://zotero.org/users/local/ZlhuMgGE/items/RKAVJ5K2"],"itemData":{"id":982,"type":"article-journal","container-title":"IEEE Access","DOI":"10.1109/ACCESS.2022.3143035","ISSN":"2169-3536","journalAbbreviation":"IEEE Access","license":"https://creativecommons.org/licenses/by-nc-nd/4.0/","page":"6286-6303","source":"DOI.org (Crossref)","title":"An Efficient Data Mining Technique for Assessing Satisfaction Level With Online Learning for Higher Education Students During the COVID-19","volume":"10","author":[{"family":"Abdelkader","given":"Hanan E."},{"family":"Gad","given":"Ahmed G."},{"family":"Abohany","given":"Amr A."},{"family":"Sorour","given":"Shaymaa E."}],"issued":{"date-parts":[["2022"]]}}}],"schema":"https://github.com/citation-style-language/schema/raw/master/csl-citation.json"} </w:instrText>
      </w:r>
      <w:r w:rsidR="00EC5CDA" w:rsidRPr="00EC5CDA">
        <w:rPr>
          <w:lang w:val="en-US"/>
        </w:rPr>
        <w:fldChar w:fldCharType="separate"/>
      </w:r>
      <w:r w:rsidR="00EC5CDA" w:rsidRPr="00EC5CDA">
        <w:rPr>
          <w:rFonts w:ascii="Calibri" w:hAnsi="Calibri" w:cs="Calibri"/>
        </w:rPr>
        <w:t>(Abdelkader et al., 2022)</w:t>
      </w:r>
      <w:r w:rsidR="00EC5CDA" w:rsidRPr="00EC5CDA">
        <w:rPr>
          <w:lang w:val="en-US"/>
        </w:rPr>
        <w:fldChar w:fldCharType="end"/>
      </w:r>
      <w:r w:rsidR="00EC5CDA" w:rsidRPr="00EC5CDA">
        <w:rPr>
          <w:lang w:val="en-US"/>
        </w:rPr>
        <w:t>,</w:t>
      </w:r>
      <w:r w:rsidRPr="00EC5CDA">
        <w:rPr>
          <w:lang w:val="en-US"/>
        </w:rPr>
        <w:t xml:space="preserve"> are also widely employed to enhance predictive accuracy and interpretability, particularly through explainable AI (XAI</w:t>
      </w:r>
      <w:r w:rsidR="007038ED">
        <w:rPr>
          <w:lang w:val="en-US"/>
        </w:rPr>
        <w:t xml:space="preserve">; </w:t>
      </w:r>
      <w:r w:rsidR="007038ED" w:rsidRPr="007038ED">
        <w:rPr>
          <w:lang w:val="en-US"/>
        </w:rPr>
        <w:t>methods and techniques that make the outputs of machine learning models understandable to humans, enabling transparency and trust</w:t>
      </w:r>
      <w:r w:rsidRPr="00EC5CDA">
        <w:rPr>
          <w:lang w:val="en-US"/>
        </w:rPr>
        <w:t xml:space="preserve">) techniques such as </w:t>
      </w:r>
      <w:commentRangeStart w:id="0"/>
      <w:r w:rsidRPr="00EC5CDA">
        <w:rPr>
          <w:lang w:val="en-US"/>
        </w:rPr>
        <w:t>SHAP</w:t>
      </w:r>
      <w:commentRangeEnd w:id="0"/>
      <w:r w:rsidR="00A3077E">
        <w:rPr>
          <w:rStyle w:val="CommentReference"/>
        </w:rPr>
        <w:commentReference w:id="0"/>
      </w:r>
      <w:r w:rsidRPr="00EC5CDA">
        <w:rPr>
          <w:lang w:val="en-US"/>
        </w:rPr>
        <w:t xml:space="preserve"> and LIME</w:t>
      </w:r>
      <w:r w:rsidR="007038ED">
        <w:rPr>
          <w:lang w:val="en-US"/>
        </w:rPr>
        <w:t>.</w:t>
      </w:r>
      <w:r w:rsidR="00EC5CDA">
        <w:rPr>
          <w:lang w:val="en-US"/>
        </w:rPr>
        <w:t xml:space="preserve"> </w:t>
      </w:r>
      <w:r w:rsidR="00D41C25" w:rsidRPr="00D41C25">
        <w:rPr>
          <w:lang w:val="en-US"/>
        </w:rPr>
        <w:t>However, there is a noticeable gap in bibliometric analyses within this field. Understanding the research trends, publication patterns, and thematic developments through a bibliometric approach can provide valuable insights</w:t>
      </w:r>
      <w:r w:rsidR="00D40FDF">
        <w:rPr>
          <w:lang w:val="en-US"/>
        </w:rPr>
        <w:t>.</w:t>
      </w:r>
    </w:p>
    <w:p w14:paraId="7C365923" w14:textId="134D1BDA" w:rsidR="001D521F" w:rsidRDefault="001D521F" w:rsidP="00406C04">
      <w:pPr>
        <w:rPr>
          <w:lang w:val="en-US"/>
        </w:rPr>
      </w:pPr>
      <w:r w:rsidRPr="001D521F">
        <w:rPr>
          <w:lang w:val="en-US"/>
        </w:rPr>
        <w:t>Bibliometric analysis is a quantitative method used in systematic literature reviews to assess research productivity and impact</w:t>
      </w:r>
      <w:r>
        <w:rPr>
          <w:lang w:val="en-US"/>
        </w:rPr>
        <w:t xml:space="preserve"> </w:t>
      </w:r>
      <w:r>
        <w:rPr>
          <w:lang w:val="en-US"/>
        </w:rPr>
        <w:fldChar w:fldCharType="begin"/>
      </w:r>
      <w:r>
        <w:rPr>
          <w:lang w:val="en-US"/>
        </w:rPr>
        <w:instrText xml:space="preserve"> ADDIN ZOTERO_ITEM CSL_CITATION {"citationID":"iDVHAU9U","properties":{"formattedCitation":"(Lim &amp; Kumar, 2024)","plainCitation":"(Lim &amp; Kumar, 2024)","noteIndex":0},"citationItems":[{"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Pr>
          <w:lang w:val="en-US"/>
        </w:rPr>
        <w:fldChar w:fldCharType="separate"/>
      </w:r>
      <w:r w:rsidRPr="001D521F">
        <w:rPr>
          <w:rFonts w:ascii="Calibri" w:hAnsi="Calibri" w:cs="Calibri"/>
        </w:rPr>
        <w:t>(Lim &amp; Kumar, 2024)</w:t>
      </w:r>
      <w:r>
        <w:rPr>
          <w:lang w:val="en-US"/>
        </w:rPr>
        <w:fldChar w:fldCharType="end"/>
      </w:r>
      <w:r>
        <w:rPr>
          <w:lang w:val="en-US"/>
        </w:rPr>
        <w:t>. Many semina</w:t>
      </w:r>
      <w:r w:rsidR="00CD1BA1">
        <w:rPr>
          <w:lang w:val="en-US"/>
        </w:rPr>
        <w:t>l</w:t>
      </w:r>
      <w:r>
        <w:rPr>
          <w:lang w:val="en-US"/>
        </w:rPr>
        <w:t xml:space="preserve"> guides</w:t>
      </w:r>
      <w:r w:rsidR="000348BB">
        <w:rPr>
          <w:lang w:val="en-US"/>
        </w:rPr>
        <w:t xml:space="preserve"> on this topic have been</w:t>
      </w:r>
      <w:r>
        <w:rPr>
          <w:lang w:val="en-US"/>
        </w:rPr>
        <w:t xml:space="preserve"> published</w:t>
      </w:r>
      <w:r w:rsidR="000348BB">
        <w:rPr>
          <w:lang w:val="en-US"/>
        </w:rPr>
        <w:t>,</w:t>
      </w:r>
      <w:r>
        <w:rPr>
          <w:lang w:val="en-US"/>
        </w:rPr>
        <w:t xml:space="preserve"> e.</w:t>
      </w:r>
      <w:r w:rsidR="000348BB">
        <w:rPr>
          <w:lang w:val="en-US"/>
        </w:rPr>
        <w:t>g</w:t>
      </w:r>
      <w:r>
        <w:rPr>
          <w:lang w:val="en-US"/>
        </w:rPr>
        <w:t>.</w:t>
      </w:r>
      <w:r w:rsidR="000348BB">
        <w:rPr>
          <w:lang w:val="en-US"/>
        </w:rPr>
        <w:t>,</w:t>
      </w:r>
      <w:r>
        <w:rPr>
          <w:lang w:val="en-US"/>
        </w:rPr>
        <w:t xml:space="preserve"> by</w:t>
      </w:r>
      <w:r w:rsidR="00F375BC">
        <w:rPr>
          <w:lang w:val="en-US"/>
        </w:rPr>
        <w:t xml:space="preserve"> </w:t>
      </w:r>
      <w:r w:rsidR="00F375BC">
        <w:rPr>
          <w:lang w:val="en-US"/>
        </w:rPr>
        <w:fldChar w:fldCharType="begin"/>
      </w:r>
      <w:r w:rsidR="002F595E">
        <w:rPr>
          <w:lang w:val="en-US"/>
        </w:rPr>
        <w:instrText xml:space="preserve"> ADDIN ZOTERO_ITEM CSL_CITATION {"citationID":"MyKQtVVz","properties":{"formattedCitation":"(Donthu et al., 2021; Lim &amp; Kumar, 2024)","plainCitation":"(Donthu et al., 2021; Lim &amp; Kumar, 2024)","dontUpdate":true,"noteIndex":0},"citationItems":[{"id":949,"uris":["http://zotero.org/users/local/ZlhuMgGE/items/IS6C2SKK"],"itemData":{"id":949,"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sidR="00F375BC">
        <w:rPr>
          <w:lang w:val="en-US"/>
        </w:rPr>
        <w:fldChar w:fldCharType="separate"/>
      </w:r>
      <w:r w:rsidR="00F375BC" w:rsidRPr="00F375BC">
        <w:rPr>
          <w:rFonts w:ascii="Calibri" w:hAnsi="Calibri" w:cs="Calibri"/>
        </w:rPr>
        <w:t xml:space="preserve">Donthu et al., </w:t>
      </w:r>
      <w:r w:rsidR="00F375BC">
        <w:rPr>
          <w:rFonts w:ascii="Calibri" w:hAnsi="Calibri" w:cs="Calibri"/>
        </w:rPr>
        <w:t>(</w:t>
      </w:r>
      <w:r w:rsidR="00F375BC" w:rsidRPr="00F375BC">
        <w:rPr>
          <w:rFonts w:ascii="Calibri" w:hAnsi="Calibri" w:cs="Calibri"/>
        </w:rPr>
        <w:t>2021</w:t>
      </w:r>
      <w:r w:rsidR="00F375BC">
        <w:rPr>
          <w:rFonts w:ascii="Calibri" w:hAnsi="Calibri" w:cs="Calibri"/>
        </w:rPr>
        <w:t>)</w:t>
      </w:r>
      <w:r w:rsidR="00F375BC" w:rsidRPr="00F375BC">
        <w:rPr>
          <w:rFonts w:ascii="Calibri" w:hAnsi="Calibri" w:cs="Calibri"/>
        </w:rPr>
        <w:t xml:space="preserve">; Lim &amp; Kumar, </w:t>
      </w:r>
      <w:r w:rsidR="00F375BC">
        <w:rPr>
          <w:rFonts w:ascii="Calibri" w:hAnsi="Calibri" w:cs="Calibri"/>
        </w:rPr>
        <w:t>(</w:t>
      </w:r>
      <w:r w:rsidR="00F375BC" w:rsidRPr="00F375BC">
        <w:rPr>
          <w:rFonts w:ascii="Calibri" w:hAnsi="Calibri" w:cs="Calibri"/>
        </w:rPr>
        <w:t>2024)</w:t>
      </w:r>
      <w:r w:rsidR="00F375BC">
        <w:rPr>
          <w:lang w:val="en-US"/>
        </w:rPr>
        <w:fldChar w:fldCharType="end"/>
      </w:r>
      <w:r w:rsidR="000348BB">
        <w:rPr>
          <w:lang w:val="en-US"/>
        </w:rPr>
        <w:t xml:space="preserve">, focusing </w:t>
      </w:r>
      <w:r>
        <w:rPr>
          <w:lang w:val="en-US"/>
        </w:rPr>
        <w:t xml:space="preserve">on performance metrics </w:t>
      </w:r>
      <w:r w:rsidR="000348BB">
        <w:rPr>
          <w:lang w:val="en-US"/>
        </w:rPr>
        <w:t>such as</w:t>
      </w:r>
      <w:r>
        <w:rPr>
          <w:lang w:val="en-US"/>
        </w:rPr>
        <w:t xml:space="preserve"> publication</w:t>
      </w:r>
      <w:r w:rsidR="000348BB">
        <w:rPr>
          <w:lang w:val="en-US"/>
        </w:rPr>
        <w:t xml:space="preserve"> counts</w:t>
      </w:r>
      <w:r>
        <w:rPr>
          <w:lang w:val="en-US"/>
        </w:rPr>
        <w:t>, citation</w:t>
      </w:r>
      <w:r w:rsidR="000348BB">
        <w:rPr>
          <w:lang w:val="en-US"/>
        </w:rPr>
        <w:t xml:space="preserve"> analysis</w:t>
      </w:r>
      <w:r>
        <w:rPr>
          <w:lang w:val="en-US"/>
        </w:rPr>
        <w:t>, authorship</w:t>
      </w:r>
      <w:r w:rsidR="000348BB">
        <w:rPr>
          <w:lang w:val="en-US"/>
        </w:rPr>
        <w:t xml:space="preserve"> trends</w:t>
      </w:r>
      <w:r>
        <w:rPr>
          <w:lang w:val="en-US"/>
        </w:rPr>
        <w:t xml:space="preserve">, </w:t>
      </w:r>
      <w:r w:rsidR="000348BB">
        <w:rPr>
          <w:lang w:val="en-US"/>
        </w:rPr>
        <w:t>keyword</w:t>
      </w:r>
      <w:r>
        <w:rPr>
          <w:lang w:val="en-US"/>
        </w:rPr>
        <w:t xml:space="preserve"> clustering, nomological networking, knowledge gaps, coverage of research, and so on.</w:t>
      </w:r>
      <w:r w:rsidR="0005040E">
        <w:rPr>
          <w:lang w:val="en-US"/>
        </w:rPr>
        <w:t xml:space="preserve"> </w:t>
      </w:r>
      <w:r w:rsidR="00CD1BA1">
        <w:rPr>
          <w:lang w:val="en-US"/>
        </w:rPr>
        <w:t>T</w:t>
      </w:r>
      <w:r w:rsidR="0005040E" w:rsidRPr="0005040E">
        <w:rPr>
          <w:lang w:val="en-US"/>
        </w:rPr>
        <w:t xml:space="preserve">his technique leverages big data and software tools (e.g., </w:t>
      </w:r>
      <w:r w:rsidR="00F375BC" w:rsidRPr="00CD1BA1">
        <w:rPr>
          <w:i/>
          <w:iCs/>
          <w:lang w:val="en-US"/>
        </w:rPr>
        <w:t>Gephi</w:t>
      </w:r>
      <w:r w:rsidR="00F375BC">
        <w:rPr>
          <w:lang w:val="en-US"/>
        </w:rPr>
        <w:t xml:space="preserve">, </w:t>
      </w:r>
      <w:proofErr w:type="spellStart"/>
      <w:r w:rsidR="000348BB" w:rsidRPr="00DE6B36">
        <w:rPr>
          <w:i/>
          <w:iCs/>
          <w:lang w:val="en-US"/>
        </w:rPr>
        <w:t>V</w:t>
      </w:r>
      <w:r w:rsidR="0005040E" w:rsidRPr="00DE6B36">
        <w:rPr>
          <w:i/>
          <w:iCs/>
          <w:lang w:val="en-US"/>
        </w:rPr>
        <w:t>OSvi</w:t>
      </w:r>
      <w:r w:rsidR="0005040E" w:rsidRPr="00CD1BA1">
        <w:rPr>
          <w:i/>
          <w:iCs/>
          <w:lang w:val="en-US"/>
        </w:rPr>
        <w:t>ewer</w:t>
      </w:r>
      <w:proofErr w:type="spellEnd"/>
      <w:r w:rsidR="0005040E">
        <w:rPr>
          <w:lang w:val="en-US"/>
        </w:rPr>
        <w:t>, or other already established statistics library tools</w:t>
      </w:r>
      <w:r w:rsidR="002A5AF2">
        <w:rPr>
          <w:lang w:val="en-US"/>
        </w:rPr>
        <w:t xml:space="preserve"> such as </w:t>
      </w:r>
      <w:r w:rsidR="002A5AF2" w:rsidRPr="00CD1BA1">
        <w:rPr>
          <w:i/>
          <w:iCs/>
          <w:lang w:val="en-US"/>
        </w:rPr>
        <w:t>bibliometrics</w:t>
      </w:r>
      <w:r w:rsidR="000348BB">
        <w:rPr>
          <w:i/>
          <w:iCs/>
          <w:lang w:val="en-US"/>
        </w:rPr>
        <w:t xml:space="preserve"> </w:t>
      </w:r>
      <w:r w:rsidR="000348BB" w:rsidRPr="000348BB">
        <w:rPr>
          <w:lang w:val="en-US"/>
        </w:rPr>
        <w:t>package</w:t>
      </w:r>
      <w:r w:rsidR="002A5AF2" w:rsidRPr="000348BB">
        <w:rPr>
          <w:lang w:val="en-US"/>
        </w:rPr>
        <w:t xml:space="preserve"> in</w:t>
      </w:r>
      <w:r w:rsidR="002A5AF2">
        <w:rPr>
          <w:lang w:val="en-US"/>
        </w:rPr>
        <w:t xml:space="preserve"> </w:t>
      </w:r>
      <w:r w:rsidR="002A5AF2" w:rsidRPr="00CD1BA1">
        <w:rPr>
          <w:i/>
          <w:iCs/>
          <w:lang w:val="en-US"/>
        </w:rPr>
        <w:t>R</w:t>
      </w:r>
      <w:r w:rsidR="0005040E" w:rsidRPr="0005040E">
        <w:rPr>
          <w:lang w:val="en-US"/>
        </w:rPr>
        <w:t>) to provide an objective overview of a research domain</w:t>
      </w:r>
      <w:r w:rsidR="0005040E">
        <w:rPr>
          <w:lang w:val="en-US"/>
        </w:rPr>
        <w:t>.</w:t>
      </w:r>
    </w:p>
    <w:p w14:paraId="17D1DF07" w14:textId="2EAE4112" w:rsidR="00D236A5" w:rsidRDefault="00D236A5" w:rsidP="00406C04">
      <w:pPr>
        <w:rPr>
          <w:lang w:val="en-US"/>
        </w:rPr>
      </w:pPr>
      <w:r>
        <w:rPr>
          <w:lang w:val="en-US"/>
        </w:rPr>
        <w:t>The present review study is focu</w:t>
      </w:r>
      <w:r w:rsidR="00587AAD">
        <w:rPr>
          <w:lang w:val="en-US"/>
        </w:rPr>
        <w:t>sed</w:t>
      </w:r>
      <w:r>
        <w:rPr>
          <w:lang w:val="en-US"/>
        </w:rPr>
        <w:t xml:space="preserve"> on research about </w:t>
      </w:r>
      <w:r w:rsidR="000348BB">
        <w:rPr>
          <w:lang w:val="en-US"/>
        </w:rPr>
        <w:t>ML</w:t>
      </w:r>
      <w:r>
        <w:rPr>
          <w:lang w:val="en-US"/>
        </w:rPr>
        <w:t xml:space="preserve"> methods for </w:t>
      </w:r>
      <w:r w:rsidR="000348BB" w:rsidRPr="000348BB">
        <w:rPr>
          <w:lang w:val="en-US"/>
        </w:rPr>
        <w:t>predicting academic success</w:t>
      </w:r>
      <w:r>
        <w:rPr>
          <w:lang w:val="en-US"/>
        </w:rPr>
        <w:t xml:space="preserve"> and therefore opens the following research questions:</w:t>
      </w:r>
    </w:p>
    <w:p w14:paraId="5F88D0E8" w14:textId="42D2AEFB" w:rsidR="00D236A5" w:rsidRPr="00D236A5" w:rsidRDefault="00D236A5" w:rsidP="00D236A5">
      <w:pPr>
        <w:rPr>
          <w:lang w:val="en-US"/>
        </w:rPr>
      </w:pPr>
      <w:r w:rsidRPr="00D236A5">
        <w:rPr>
          <w:lang w:val="en-US"/>
        </w:rPr>
        <w:t>RQ1: What are the primary research themes and trends in the domain of academic success prediction using machine learning, based on the analysis of abstracts and keyword co-occurrence?</w:t>
      </w:r>
    </w:p>
    <w:p w14:paraId="4242DC1F" w14:textId="72DA48F5" w:rsidR="00D236A5" w:rsidRPr="00D236A5" w:rsidRDefault="00D236A5" w:rsidP="00D236A5">
      <w:pPr>
        <w:rPr>
          <w:lang w:val="en-US"/>
        </w:rPr>
      </w:pPr>
      <w:r w:rsidRPr="00D236A5">
        <w:rPr>
          <w:lang w:val="en-US"/>
        </w:rPr>
        <w:t xml:space="preserve">RQ2: How do publication patterns and cited reference counts vary </w:t>
      </w:r>
      <w:r w:rsidRPr="00A2596E">
        <w:rPr>
          <w:strike/>
          <w:highlight w:val="yellow"/>
          <w:lang w:val="en-US"/>
        </w:rPr>
        <w:t xml:space="preserve">across different </w:t>
      </w:r>
      <w:commentRangeStart w:id="1"/>
      <w:r w:rsidRPr="003E7B22">
        <w:rPr>
          <w:strike/>
          <w:highlight w:val="yellow"/>
          <w:lang w:val="en-US"/>
        </w:rPr>
        <w:t>publishers</w:t>
      </w:r>
      <w:commentRangeEnd w:id="1"/>
      <w:r w:rsidR="00B15E50">
        <w:rPr>
          <w:rStyle w:val="CommentReference"/>
        </w:rPr>
        <w:commentReference w:id="1"/>
      </w:r>
      <w:r w:rsidRPr="003E7B22">
        <w:rPr>
          <w:strike/>
          <w:highlight w:val="yellow"/>
          <w:lang w:val="en-US"/>
        </w:rPr>
        <w:t xml:space="preserve"> and</w:t>
      </w:r>
      <w:r w:rsidRPr="00D236A5">
        <w:rPr>
          <w:lang w:val="en-US"/>
        </w:rPr>
        <w:t xml:space="preserve"> over time in </w:t>
      </w:r>
      <w:r>
        <w:rPr>
          <w:lang w:val="en-US"/>
        </w:rPr>
        <w:t>t</w:t>
      </w:r>
      <w:r w:rsidRPr="00D236A5">
        <w:rPr>
          <w:lang w:val="en-US"/>
        </w:rPr>
        <w:t>he research on academic success prediction?</w:t>
      </w:r>
    </w:p>
    <w:p w14:paraId="1797CA80" w14:textId="6D191E2D" w:rsidR="00E94E6B" w:rsidRDefault="00E94E6B" w:rsidP="00D236A5">
      <w:pPr>
        <w:pStyle w:val="Heading2"/>
        <w:numPr>
          <w:ilvl w:val="0"/>
          <w:numId w:val="11"/>
        </w:numPr>
        <w:rPr>
          <w:lang w:val="en-US"/>
        </w:rPr>
      </w:pPr>
      <w:r>
        <w:rPr>
          <w:lang w:val="en-US"/>
        </w:rPr>
        <w:t>Methods</w:t>
      </w:r>
    </w:p>
    <w:p w14:paraId="4E0A8830" w14:textId="6DA40BE6" w:rsidR="00371197" w:rsidRDefault="00371197" w:rsidP="00371197">
      <w:pPr>
        <w:pStyle w:val="Heading3"/>
        <w:numPr>
          <w:ilvl w:val="1"/>
          <w:numId w:val="11"/>
        </w:numPr>
        <w:rPr>
          <w:lang w:val="en-US"/>
        </w:rPr>
      </w:pPr>
      <w:r>
        <w:rPr>
          <w:lang w:val="en-US"/>
        </w:rPr>
        <w:t>Literature search</w:t>
      </w:r>
    </w:p>
    <w:p w14:paraId="2DA1646B" w14:textId="28A320F2" w:rsidR="003C604F" w:rsidRDefault="004D53FB" w:rsidP="00606F45">
      <w:pPr>
        <w:rPr>
          <w:lang w:val="en-US"/>
        </w:rPr>
      </w:pPr>
      <w:r w:rsidRPr="004D53FB">
        <w:rPr>
          <w:lang w:val="en-US"/>
        </w:rPr>
        <w:t>A preliminary analysis was conducted across</w:t>
      </w:r>
      <w:r>
        <w:rPr>
          <w:lang w:val="en-US"/>
        </w:rPr>
        <w:t xml:space="preserve"> </w:t>
      </w:r>
      <w:r w:rsidR="003C604F" w:rsidRPr="00C43348">
        <w:rPr>
          <w:i/>
          <w:iCs/>
          <w:lang w:val="en-US"/>
        </w:rPr>
        <w:t xml:space="preserve">SCOPUS, </w:t>
      </w:r>
      <w:r w:rsidR="004269B3">
        <w:rPr>
          <w:i/>
          <w:iCs/>
          <w:lang w:val="en-US"/>
        </w:rPr>
        <w:t>Web of Science (</w:t>
      </w:r>
      <w:r w:rsidR="003C604F" w:rsidRPr="00C43348">
        <w:rPr>
          <w:i/>
          <w:iCs/>
          <w:lang w:val="en-US"/>
        </w:rPr>
        <w:t>WOS</w:t>
      </w:r>
      <w:r w:rsidR="004269B3">
        <w:rPr>
          <w:i/>
          <w:iCs/>
          <w:lang w:val="en-US"/>
        </w:rPr>
        <w:t>)</w:t>
      </w:r>
      <w:r w:rsidR="003C604F" w:rsidRPr="00C43348">
        <w:rPr>
          <w:i/>
          <w:iCs/>
          <w:lang w:val="en-US"/>
        </w:rPr>
        <w:t>, Taylor &amp; Francis</w:t>
      </w:r>
      <w:r w:rsidR="003C604F">
        <w:rPr>
          <w:lang w:val="en-US"/>
        </w:rPr>
        <w:t xml:space="preserve"> databases, and register </w:t>
      </w:r>
      <w:r w:rsidR="00265B8F" w:rsidRPr="00265B8F">
        <w:rPr>
          <w:i/>
          <w:iCs/>
          <w:lang w:val="en-US"/>
        </w:rPr>
        <w:t>Digital Portal of the author(s)’ university</w:t>
      </w:r>
      <w:r w:rsidR="003C604F">
        <w:rPr>
          <w:lang w:val="en-US"/>
        </w:rPr>
        <w:t xml:space="preserve">. A comparison between the databases and registries </w:t>
      </w:r>
      <w:r w:rsidR="00970FB0">
        <w:rPr>
          <w:lang w:val="en-US"/>
        </w:rPr>
        <w:t xml:space="preserve">(using the tool specified in </w:t>
      </w:r>
      <w:r w:rsidR="00970FB0" w:rsidRPr="00970FB0">
        <w:rPr>
          <w:i/>
          <w:iCs/>
          <w:lang w:val="en-US"/>
        </w:rPr>
        <w:t>data analysis</w:t>
      </w:r>
      <w:r w:rsidR="00970FB0">
        <w:rPr>
          <w:lang w:val="en-US"/>
        </w:rPr>
        <w:t xml:space="preserve"> section) </w:t>
      </w:r>
      <w:r w:rsidR="003C604F">
        <w:rPr>
          <w:lang w:val="en-US"/>
        </w:rPr>
        <w:t xml:space="preserve">yielded </w:t>
      </w:r>
      <w:r w:rsidR="00A930DB">
        <w:rPr>
          <w:lang w:val="en-US"/>
        </w:rPr>
        <w:t xml:space="preserve">a </w:t>
      </w:r>
      <w:r w:rsidR="003C604F">
        <w:rPr>
          <w:lang w:val="en-US"/>
        </w:rPr>
        <w:t xml:space="preserve">high </w:t>
      </w:r>
      <w:r w:rsidR="00A930DB">
        <w:rPr>
          <w:lang w:val="en-US"/>
        </w:rPr>
        <w:t xml:space="preserve">degree of </w:t>
      </w:r>
      <w:r w:rsidR="003C604F">
        <w:rPr>
          <w:lang w:val="en-US"/>
        </w:rPr>
        <w:t xml:space="preserve">overlap </w:t>
      </w:r>
      <w:r w:rsidR="00A930DB" w:rsidRPr="00A930DB">
        <w:rPr>
          <w:lang w:val="en-US"/>
        </w:rPr>
        <w:t>in studies related to the prediction of academic success using machine learning techniques</w:t>
      </w:r>
      <w:r w:rsidR="00970912">
        <w:rPr>
          <w:lang w:val="en-US"/>
        </w:rPr>
        <w:t xml:space="preserve">. </w:t>
      </w:r>
      <w:r w:rsidR="00047A25" w:rsidRPr="00047A25">
        <w:rPr>
          <w:lang w:val="en-US"/>
        </w:rPr>
        <w:t xml:space="preserve">Despite WOS having the fewest search results, it was chosen for the final bibliometric study due </w:t>
      </w:r>
      <w:r w:rsidR="00970FB0">
        <w:rPr>
          <w:lang w:val="en-US"/>
        </w:rPr>
        <w:t xml:space="preserve">to it being the </w:t>
      </w:r>
      <w:r w:rsidR="00970FB0" w:rsidRPr="00970FB0">
        <w:rPr>
          <w:lang w:val="en-US"/>
        </w:rPr>
        <w:t>most widely used database of research publications and citations</w:t>
      </w:r>
      <w:r w:rsidR="00970FB0">
        <w:rPr>
          <w:lang w:val="en-US"/>
        </w:rPr>
        <w:t xml:space="preserve"> </w:t>
      </w:r>
      <w:r w:rsidR="00970FB0">
        <w:rPr>
          <w:lang w:val="en-US"/>
        </w:rPr>
        <w:fldChar w:fldCharType="begin"/>
      </w:r>
      <w:r w:rsidR="00970FB0">
        <w:rPr>
          <w:lang w:val="en-US"/>
        </w:rPr>
        <w:instrText xml:space="preserve"> ADDIN ZOTERO_ITEM CSL_CITATION {"citationID":"uoao1dtG","properties":{"formattedCitation":"(Birkle et al., 2020)","plainCitation":"(Birkle et al., 2020)","noteIndex":0},"citationItems":[{"id":977,"uris":["http://zotero.org/users/local/ZlhuMgGE/items/BQC377AW"],"itemData":{"id":977,"type":"article-journal","abstract":"Web of Science (WoS) is the world’s oldest, most widely used and authoritative database of research publications and citations. Based on the Science Citation Index, founded by Eugene Garfield in 1964, it has expanded its selective, balanced, and complete coverage of the world’s leading research to cover around 34,000 journals today. A wide range of use cases are supported by WoS from daily search and discovery by researchers worldwide through to the supply of analytical data sets and the provision of specialized access to raw data for bibliometric partners. A long- and well-established network of such partners enables the Institute for Scientific Information (ISI) to continue to work closely with bibliometric groups around the world to the benefit of both the community and the services that the company provides to researchers and analysts.","container-title":"Quantitative Science Studies","DOI":"10.1162/qss_a_00018","ISSN":"2641-3337","issue":"1","journalAbbreviation":"Quantitative Science Studies","language":"en","page":"363-376","source":"DOI.org (Crossref)","title":"Web of Science as a data source for research on scientific and scholarly activity","volume":"1","author":[{"family":"Birkle","given":"Caroline"},{"family":"Pendlebury","given":"David A."},{"family":"Schnell","given":"Joshua"},{"family":"Adams","given":"Jonathan"}],"issued":{"date-parts":[["2020",2]]}}}],"schema":"https://github.com/citation-style-language/schema/raw/master/csl-citation.json"} </w:instrText>
      </w:r>
      <w:r w:rsidR="00970FB0">
        <w:rPr>
          <w:lang w:val="en-US"/>
        </w:rPr>
        <w:fldChar w:fldCharType="separate"/>
      </w:r>
      <w:r w:rsidR="00970FB0" w:rsidRPr="00970FB0">
        <w:rPr>
          <w:rFonts w:ascii="Calibri" w:hAnsi="Calibri" w:cs="Calibri"/>
        </w:rPr>
        <w:t>(Birkle et al., 2020)</w:t>
      </w:r>
      <w:r w:rsidR="00970FB0">
        <w:rPr>
          <w:lang w:val="en-US"/>
        </w:rPr>
        <w:fldChar w:fldCharType="end"/>
      </w:r>
      <w:r w:rsidR="00047A25" w:rsidRPr="00047A25">
        <w:rPr>
          <w:lang w:val="en-US"/>
        </w:rPr>
        <w:t>. Articles from all selected databases and registries were accounted for in the review based on their relevance.</w:t>
      </w:r>
    </w:p>
    <w:p w14:paraId="339554E8" w14:textId="56104851" w:rsidR="00B15E50" w:rsidRDefault="00E32C0D" w:rsidP="0099435D">
      <w:r w:rsidRPr="00E32C0D">
        <w:t xml:space="preserve">For the final report </w:t>
      </w:r>
      <w:r w:rsidR="004D53FB">
        <w:t xml:space="preserve">presented </w:t>
      </w:r>
      <w:r w:rsidRPr="00E32C0D">
        <w:t xml:space="preserve">in this article, the final search in the WOS core collection was conducted in </w:t>
      </w:r>
      <w:proofErr w:type="gramStart"/>
      <w:r>
        <w:t xml:space="preserve">January </w:t>
      </w:r>
      <w:r w:rsidRPr="00E32C0D">
        <w:t xml:space="preserve"> 202</w:t>
      </w:r>
      <w:r>
        <w:t>5</w:t>
      </w:r>
      <w:proofErr w:type="gramEnd"/>
      <w:r w:rsidRPr="00E32C0D">
        <w:t>. The search string applied was</w:t>
      </w:r>
      <w:r w:rsidR="00A64D6E">
        <w:t>:</w:t>
      </w:r>
      <w:r w:rsidR="00496189">
        <w:t xml:space="preserve"> </w:t>
      </w:r>
      <w:r w:rsidR="00DE5DCC" w:rsidRPr="00DE5DCC">
        <w:rPr>
          <w:i/>
          <w:iCs/>
        </w:rPr>
        <w:t xml:space="preserve">("machine learning" OR "ML") AND ("academic success" OR "academic performance" OR "student success") AND ("educational sciences" OR "education") AND </w:t>
      </w:r>
      <w:r w:rsidR="00A64D6E">
        <w:rPr>
          <w:i/>
          <w:iCs/>
        </w:rPr>
        <w:t>(“</w:t>
      </w:r>
      <w:r w:rsidR="00DE5DCC" w:rsidRPr="00DE5DCC">
        <w:rPr>
          <w:i/>
          <w:iCs/>
        </w:rPr>
        <w:t>prediction</w:t>
      </w:r>
      <w:r w:rsidR="00A64D6E">
        <w:rPr>
          <w:i/>
          <w:iCs/>
        </w:rPr>
        <w:t>”)</w:t>
      </w:r>
      <w:r w:rsidRPr="00E32C0D">
        <w:t xml:space="preserve">. As </w:t>
      </w:r>
      <w:r w:rsidR="004D53FB">
        <w:t>the PRISMA</w:t>
      </w:r>
      <w:r w:rsidR="00D266C9">
        <w:t xml:space="preserve"> </w:t>
      </w:r>
      <w:r w:rsidR="00D266C9">
        <w:fldChar w:fldCharType="begin"/>
      </w:r>
      <w:r w:rsidR="00D266C9">
        <w:instrText xml:space="preserve"> ADDIN ZOTERO_ITEM CSL_CITATION {"citationID":"e0bYOmsg","properties":{"formattedCitation":"(PRISMA-P Group et al., 2015)","plainCitation":"(PRISMA-P Group et al., 2015)","noteIndex":0},"citationItems":[{"id":975,"uris":["http://zotero.org/users/local/ZlhuMgGE/items/HZ8NK7SF"],"itemData":{"id":975,"type":"article-journal","container-title":"Systematic Reviews","DOI":"10.1186/2046-4053-4-1","ISSN":"2046-4053","issue":"1","journalAbbreviation":"Syst Rev","language":"en","page":"1","source":"DOI.org (Crossref)","title":"Preferred reporting items for systematic review and meta-analysis protocols (PRISMA-P) 2015 statement","volume":"4","author":[{"literal":"PRISMA-P Group"},{"family":"Moher","given":"David"},{"family":"Shamseer","given":"Larissa"},{"family":"Clarke","given":"Mike"},{"family":"Ghersi","given":"Davina"},{"family":"Liberati","given":"Alessandro"},{"family":"Petticrew","given":"Mark"},{"family":"Shekelle","given":"Paul"},{"family":"Stewart","given":"Lesley A"}],"issued":{"date-parts":[["2015",12]]}}}],"schema":"https://github.com/citation-style-language/schema/raw/master/csl-citation.json"} </w:instrText>
      </w:r>
      <w:r w:rsidR="00D266C9">
        <w:fldChar w:fldCharType="separate"/>
      </w:r>
      <w:r w:rsidR="00D266C9" w:rsidRPr="00D266C9">
        <w:rPr>
          <w:rFonts w:ascii="Calibri" w:hAnsi="Calibri" w:cs="Calibri"/>
        </w:rPr>
        <w:t>(PRISMA-P Group et al., 2015)</w:t>
      </w:r>
      <w:r w:rsidR="00D266C9">
        <w:fldChar w:fldCharType="end"/>
      </w:r>
      <w:r w:rsidRPr="00E32C0D">
        <w:t xml:space="preserve"> flowchart in </w:t>
      </w:r>
      <w:r w:rsidR="004D53FB">
        <w:t>Figure 3 indicates</w:t>
      </w:r>
      <w:r w:rsidRPr="00E32C0D">
        <w:t xml:space="preserve">, the search results in </w:t>
      </w:r>
      <w:r w:rsidR="004D53FB">
        <w:t>307</w:t>
      </w:r>
      <w:r w:rsidRPr="00E32C0D">
        <w:t xml:space="preserve"> matches</w:t>
      </w:r>
      <w:r w:rsidR="00C43348">
        <w:t xml:space="preserve">, </w:t>
      </w:r>
      <w:r w:rsidR="00212FA8">
        <w:t>101</w:t>
      </w:r>
      <w:r w:rsidR="00C43348">
        <w:t xml:space="preserve"> of which </w:t>
      </w:r>
      <w:r w:rsidR="004D53FB">
        <w:t>were excluded</w:t>
      </w:r>
      <w:r w:rsidR="00C43348">
        <w:t xml:space="preserve"> f</w:t>
      </w:r>
      <w:r w:rsidR="004D53FB">
        <w:t>rom</w:t>
      </w:r>
      <w:r w:rsidR="00C43348">
        <w:t xml:space="preserve"> the bibliometric study</w:t>
      </w:r>
      <w:r w:rsidRPr="00E32C0D">
        <w:t>.</w:t>
      </w:r>
    </w:p>
    <w:p w14:paraId="10EB0267" w14:textId="77777777" w:rsidR="00B15E50" w:rsidRDefault="00B15E50" w:rsidP="0099435D"/>
    <w:p w14:paraId="3AF74E01" w14:textId="77777777" w:rsidR="0099435D" w:rsidRDefault="0099435D" w:rsidP="0099435D">
      <w:pPr>
        <w:spacing w:after="0" w:line="240" w:lineRule="auto"/>
      </w:pPr>
      <w:r>
        <w:rPr>
          <w:noProof/>
          <w:lang w:val="it-IT" w:eastAsia="it-IT"/>
        </w:rPr>
        <w:lastRenderedPageBreak/>
        <mc:AlternateContent>
          <mc:Choice Requires="wps">
            <w:drawing>
              <wp:anchor distT="0" distB="0" distL="114300" distR="114300" simplePos="0" relativeHeight="251678720" behindDoc="0" locked="0" layoutInCell="1" allowOverlap="1" wp14:anchorId="64E12E9B" wp14:editId="2DC5CD85">
                <wp:simplePos x="0" y="0"/>
                <wp:positionH relativeFrom="column">
                  <wp:posOffset>560705</wp:posOffset>
                </wp:positionH>
                <wp:positionV relativeFrom="paragraph">
                  <wp:posOffset>79375</wp:posOffset>
                </wp:positionV>
                <wp:extent cx="1974850" cy="1168400"/>
                <wp:effectExtent l="0" t="0" r="25400" b="12700"/>
                <wp:wrapNone/>
                <wp:docPr id="1769376978" name="Rectangle 1769376978"/>
                <wp:cNvGraphicFramePr/>
                <a:graphic xmlns:a="http://schemas.openxmlformats.org/drawingml/2006/main">
                  <a:graphicData uri="http://schemas.microsoft.com/office/word/2010/wordprocessingShape">
                    <wps:wsp>
                      <wps:cNvSpPr/>
                      <wps:spPr>
                        <a:xfrm>
                          <a:off x="0" y="0"/>
                          <a:ext cx="1974850" cy="1168400"/>
                        </a:xfrm>
                        <a:prstGeom prst="rect">
                          <a:avLst/>
                        </a:prstGeom>
                        <a:noFill/>
                        <a:ln w="12700" cap="flat" cmpd="sng" algn="ctr">
                          <a:solidFill>
                            <a:sysClr val="windowText" lastClr="000000"/>
                          </a:solidFill>
                          <a:prstDash val="solid"/>
                          <a:miter lim="800000"/>
                        </a:ln>
                        <a:effectLst/>
                      </wps:spPr>
                      <wps:txbx>
                        <w:txbxContent>
                          <w:p w14:paraId="5BF4ACCD"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307)</w:t>
                            </w:r>
                          </w:p>
                          <w:p w14:paraId="029216A8"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1158)</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504)</w:t>
                            </w:r>
                          </w:p>
                          <w:p w14:paraId="397BE33A" w14:textId="77777777" w:rsidR="0099435D" w:rsidRPr="00E53D19" w:rsidRDefault="0099435D"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12E9B" id="Rectangle 1769376978" o:spid="_x0000_s1026" style="position:absolute;left:0;text-align:left;margin-left:44.15pt;margin-top:6.25pt;width:155.5pt;height:9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" filled="f" strokecolor="windowText" strokeweight="1pt">
                <v:textbox>
                  <w:txbxContent>
                    <w:p w14:paraId="5BF4ACCD"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307)</w:t>
                      </w:r>
                    </w:p>
                    <w:p w14:paraId="029216A8"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1158)</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504)</w:t>
                      </w:r>
                    </w:p>
                    <w:p w14:paraId="397BE33A" w14:textId="77777777" w:rsidR="0099435D" w:rsidRPr="00E53D19" w:rsidRDefault="0099435D"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v:textbox>
              </v:rect>
            </w:pict>
          </mc:Fallback>
        </mc:AlternateContent>
      </w:r>
      <w:r>
        <w:rPr>
          <w:noProof/>
          <w:lang w:val="it-IT" w:eastAsia="it-IT"/>
        </w:rPr>
        <mc:AlternateContent>
          <mc:Choice Requires="wps">
            <w:drawing>
              <wp:anchor distT="0" distB="0" distL="114300" distR="114300" simplePos="0" relativeHeight="251679744" behindDoc="0" locked="0" layoutInCell="1" allowOverlap="1" wp14:anchorId="186A3FA9" wp14:editId="3F18EFCA">
                <wp:simplePos x="0" y="0"/>
                <wp:positionH relativeFrom="column">
                  <wp:posOffset>3037205</wp:posOffset>
                </wp:positionH>
                <wp:positionV relativeFrom="paragraph">
                  <wp:posOffset>79375</wp:posOffset>
                </wp:positionV>
                <wp:extent cx="2385646" cy="1174750"/>
                <wp:effectExtent l="0" t="0" r="15240" b="25400"/>
                <wp:wrapNone/>
                <wp:docPr id="1964388824" name="Rectangle 1964388824"/>
                <wp:cNvGraphicFramePr/>
                <a:graphic xmlns:a="http://schemas.openxmlformats.org/drawingml/2006/main">
                  <a:graphicData uri="http://schemas.microsoft.com/office/word/2010/wordprocessingShape">
                    <wps:wsp>
                      <wps:cNvSpPr/>
                      <wps:spPr>
                        <a:xfrm>
                          <a:off x="0" y="0"/>
                          <a:ext cx="2385646" cy="1174750"/>
                        </a:xfrm>
                        <a:prstGeom prst="rect">
                          <a:avLst/>
                        </a:prstGeom>
                        <a:noFill/>
                        <a:ln w="12700" cap="flat" cmpd="sng" algn="ctr">
                          <a:solidFill>
                            <a:sysClr val="windowText" lastClr="000000"/>
                          </a:solidFill>
                          <a:prstDash val="solid"/>
                          <a:miter lim="800000"/>
                        </a:ln>
                        <a:effectLst/>
                      </wps:spPr>
                      <wps:txbx>
                        <w:txbxContent>
                          <w:p w14:paraId="60C90AC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1BAE6110" w14:textId="77777777" w:rsidR="0099435D" w:rsidRDefault="0099435D" w:rsidP="0099435D">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w:t>
                            </w:r>
                            <w:r w:rsidRPr="00097DD5">
                              <w:rPr>
                                <w:rFonts w:ascii="Arial" w:hAnsi="Arial" w:cs="Arial"/>
                                <w:i/>
                                <w:iCs/>
                                <w:color w:val="000000" w:themeColor="text1"/>
                                <w:sz w:val="18"/>
                                <w:szCs w:val="20"/>
                              </w:rPr>
                              <w:t>n</w:t>
                            </w:r>
                            <w:r w:rsidRPr="00534BB6">
                              <w:rPr>
                                <w:rFonts w:ascii="Arial" w:hAnsi="Arial" w:cs="Arial"/>
                                <w:color w:val="000000" w:themeColor="text1"/>
                                <w:sz w:val="18"/>
                                <w:szCs w:val="20"/>
                              </w:rPr>
                              <w:t xml:space="preserve">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0BCE5937"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86)</w:t>
                            </w:r>
                          </w:p>
                          <w:p w14:paraId="06414184"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Pr>
                                <w:rFonts w:ascii="Arial" w:hAnsi="Arial" w:cs="Arial"/>
                                <w:color w:val="000000" w:themeColor="text1"/>
                                <w:sz w:val="18"/>
                                <w:szCs w:val="20"/>
                              </w:rPr>
                              <w:t>2447) – containing duplicates from other databases</w:t>
                            </w:r>
                          </w:p>
                          <w:p w14:paraId="107B10B7" w14:textId="77777777" w:rsidR="0099435D" w:rsidRPr="00560609"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A3FA9" id="Rectangle 1964388824" o:spid="_x0000_s1027" style="position:absolute;left:0;text-align:left;margin-left:239.15pt;margin-top:6.25pt;width:187.85pt;height:9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" filled="f" strokecolor="windowText" strokeweight="1pt">
                <v:textbox>
                  <w:txbxContent>
                    <w:p w14:paraId="60C90AC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1BAE6110" w14:textId="77777777" w:rsidR="0099435D" w:rsidRDefault="0099435D" w:rsidP="0099435D">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w:t>
                      </w:r>
                      <w:r w:rsidRPr="00097DD5">
                        <w:rPr>
                          <w:rFonts w:ascii="Arial" w:hAnsi="Arial" w:cs="Arial"/>
                          <w:i/>
                          <w:iCs/>
                          <w:color w:val="000000" w:themeColor="text1"/>
                          <w:sz w:val="18"/>
                          <w:szCs w:val="20"/>
                        </w:rPr>
                        <w:t>n</w:t>
                      </w:r>
                      <w:r w:rsidRPr="00534BB6">
                        <w:rPr>
                          <w:rFonts w:ascii="Arial" w:hAnsi="Arial" w:cs="Arial"/>
                          <w:color w:val="000000" w:themeColor="text1"/>
                          <w:sz w:val="18"/>
                          <w:szCs w:val="20"/>
                        </w:rPr>
                        <w:t xml:space="preserve">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0BCE5937"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86)</w:t>
                      </w:r>
                    </w:p>
                    <w:p w14:paraId="06414184"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Pr>
                          <w:rFonts w:ascii="Arial" w:hAnsi="Arial" w:cs="Arial"/>
                          <w:color w:val="000000" w:themeColor="text1"/>
                          <w:sz w:val="18"/>
                          <w:szCs w:val="20"/>
                        </w:rPr>
                        <w:t>2447) – containing duplicates from other databases</w:t>
                      </w:r>
                    </w:p>
                    <w:p w14:paraId="107B10B7" w14:textId="77777777" w:rsidR="0099435D" w:rsidRPr="00560609"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txbxContent>
                </v:textbox>
              </v:rect>
            </w:pict>
          </mc:Fallback>
        </mc:AlternateContent>
      </w:r>
    </w:p>
    <w:p w14:paraId="3C784F16" w14:textId="77777777" w:rsidR="0099435D" w:rsidRDefault="0099435D" w:rsidP="0099435D">
      <w:pPr>
        <w:spacing w:after="0" w:line="240" w:lineRule="auto"/>
      </w:pPr>
    </w:p>
    <w:p w14:paraId="6E7EC6D9" w14:textId="77777777" w:rsidR="0099435D" w:rsidRDefault="0099435D" w:rsidP="0099435D">
      <w:pPr>
        <w:spacing w:after="0" w:line="240" w:lineRule="auto"/>
      </w:pPr>
      <w:r>
        <w:rPr>
          <w:noProof/>
          <w:lang w:val="it-IT" w:eastAsia="it-IT"/>
        </w:rPr>
        <mc:AlternateContent>
          <mc:Choice Requires="wps">
            <w:drawing>
              <wp:anchor distT="0" distB="0" distL="114300" distR="114300" simplePos="0" relativeHeight="251685888" behindDoc="0" locked="0" layoutInCell="1" allowOverlap="1" wp14:anchorId="3AB3F778" wp14:editId="25297D54">
                <wp:simplePos x="0" y="0"/>
                <wp:positionH relativeFrom="column">
                  <wp:posOffset>-345219</wp:posOffset>
                </wp:positionH>
                <wp:positionV relativeFrom="paragraph">
                  <wp:posOffset>163659</wp:posOffset>
                </wp:positionV>
                <wp:extent cx="1159558" cy="262890"/>
                <wp:effectExtent l="0" t="8890" r="12700" b="12700"/>
                <wp:wrapNone/>
                <wp:docPr id="1070982260" name="Flowchart: Alternate Process 31"/>
                <wp:cNvGraphicFramePr/>
                <a:graphic xmlns:a="http://schemas.openxmlformats.org/drawingml/2006/main">
                  <a:graphicData uri="http://schemas.microsoft.com/office/word/2010/wordprocessingShape">
                    <wps:wsp>
                      <wps:cNvSpPr/>
                      <wps:spPr>
                        <a:xfrm rot="16200000">
                          <a:off x="0" y="0"/>
                          <a:ext cx="1159558"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C3CF2F4" w14:textId="77777777" w:rsidR="0099435D" w:rsidRPr="001502CF" w:rsidRDefault="0099435D"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B3F77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27.2pt;margin-top:12.9pt;width:91.3pt;height:20.7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" fillcolor="#9dc3e6" strokecolor="windowText" strokeweight="1pt">
                <v:textbox>
                  <w:txbxContent>
                    <w:p w14:paraId="5C3CF2F4" w14:textId="77777777" w:rsidR="0099435D" w:rsidRPr="001502CF" w:rsidRDefault="0099435D"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09F5418" w14:textId="77777777" w:rsidR="0099435D" w:rsidRDefault="0099435D" w:rsidP="0099435D">
      <w:pPr>
        <w:spacing w:after="0" w:line="240" w:lineRule="auto"/>
      </w:pPr>
    </w:p>
    <w:p w14:paraId="4B69C781" w14:textId="77777777" w:rsidR="0099435D" w:rsidRDefault="0099435D" w:rsidP="0099435D">
      <w:pPr>
        <w:spacing w:after="0" w:line="240" w:lineRule="auto"/>
      </w:pPr>
      <w:r>
        <w:rPr>
          <w:noProof/>
          <w:lang w:val="it-IT" w:eastAsia="it-IT"/>
        </w:rPr>
        <mc:AlternateContent>
          <mc:Choice Requires="wps">
            <w:drawing>
              <wp:anchor distT="0" distB="0" distL="114300" distR="114300" simplePos="0" relativeHeight="251683840" behindDoc="0" locked="0" layoutInCell="1" allowOverlap="1" wp14:anchorId="43B9C4F9" wp14:editId="48C66CE8">
                <wp:simplePos x="0" y="0"/>
                <wp:positionH relativeFrom="column">
                  <wp:posOffset>2454250</wp:posOffset>
                </wp:positionH>
                <wp:positionV relativeFrom="paragraph">
                  <wp:posOffset>9550</wp:posOffset>
                </wp:positionV>
                <wp:extent cx="563270" cy="0"/>
                <wp:effectExtent l="0" t="76200" r="27305" b="95250"/>
                <wp:wrapNone/>
                <wp:docPr id="1059423277" name="Straight Arrow Connector 1059423277"/>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5074CB44" id="_x0000_t32" coordsize="21600,21600" o:spt="32" o:oned="t" path="m,l21600,21600e" filled="f">
                <v:path arrowok="t" fillok="f" o:connecttype="none"/>
                <o:lock v:ext="edit" shapetype="t"/>
              </v:shapetype>
              <v:shape id="Straight Arrow Connector 1059423277" o:spid="_x0000_s1026" type="#_x0000_t32" style="position:absolute;margin-left:193.25pt;margin-top:.75pt;width:44.3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" strokecolor="windowText" strokeweight=".5pt">
                <v:stroke endarrow="block" joinstyle="miter"/>
              </v:shape>
            </w:pict>
          </mc:Fallback>
        </mc:AlternateContent>
      </w:r>
    </w:p>
    <w:p w14:paraId="34176ED7" w14:textId="77777777" w:rsidR="0099435D" w:rsidRDefault="0099435D" w:rsidP="0099435D">
      <w:pPr>
        <w:spacing w:after="0" w:line="240" w:lineRule="auto"/>
      </w:pPr>
    </w:p>
    <w:p w14:paraId="0203F2D2" w14:textId="77777777" w:rsidR="0099435D" w:rsidRDefault="0099435D" w:rsidP="0099435D">
      <w:pPr>
        <w:spacing w:after="0" w:line="240" w:lineRule="auto"/>
      </w:pPr>
    </w:p>
    <w:p w14:paraId="6C87050E" w14:textId="6D668CB6" w:rsidR="0099435D" w:rsidRDefault="00F76FD9" w:rsidP="0099435D">
      <w:pPr>
        <w:spacing w:after="0" w:line="240" w:lineRule="auto"/>
      </w:pPr>
      <w:r>
        <w:rPr>
          <w:noProof/>
          <w:lang w:val="it-IT" w:eastAsia="it-IT"/>
        </w:rPr>
        <mc:AlternateContent>
          <mc:Choice Requires="wps">
            <w:drawing>
              <wp:anchor distT="0" distB="0" distL="114300" distR="114300" simplePos="0" relativeHeight="251681792" behindDoc="0" locked="0" layoutInCell="1" allowOverlap="1" wp14:anchorId="73CE081E" wp14:editId="630F34DB">
                <wp:simplePos x="0" y="0"/>
                <wp:positionH relativeFrom="column">
                  <wp:posOffset>3047365</wp:posOffset>
                </wp:positionH>
                <wp:positionV relativeFrom="paragraph">
                  <wp:posOffset>169545</wp:posOffset>
                </wp:positionV>
                <wp:extent cx="1887220" cy="807720"/>
                <wp:effectExtent l="0" t="0" r="17780" b="11430"/>
                <wp:wrapNone/>
                <wp:docPr id="757479098" name="Rectangle 757479098"/>
                <wp:cNvGraphicFramePr/>
                <a:graphic xmlns:a="http://schemas.openxmlformats.org/drawingml/2006/main">
                  <a:graphicData uri="http://schemas.microsoft.com/office/word/2010/wordprocessingShape">
                    <wps:wsp>
                      <wps:cNvSpPr/>
                      <wps:spPr>
                        <a:xfrm>
                          <a:off x="0" y="0"/>
                          <a:ext cx="1887220" cy="807720"/>
                        </a:xfrm>
                        <a:prstGeom prst="rect">
                          <a:avLst/>
                        </a:prstGeom>
                        <a:noFill/>
                        <a:ln w="12700" cap="flat" cmpd="sng" algn="ctr">
                          <a:solidFill>
                            <a:sysClr val="windowText" lastClr="000000"/>
                          </a:solidFill>
                          <a:prstDash val="solid"/>
                          <a:miter lim="800000"/>
                        </a:ln>
                        <a:effectLst/>
                      </wps:spPr>
                      <wps:txbx>
                        <w:txbxContent>
                          <w:p w14:paraId="05B0DB8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5268C108"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Pr>
                                <w:rFonts w:ascii="Arial" w:hAnsi="Arial" w:cs="Arial"/>
                                <w:color w:val="000000" w:themeColor="text1"/>
                                <w:sz w:val="18"/>
                                <w:szCs w:val="20"/>
                              </w:rPr>
                              <w:t>=</w:t>
                            </w:r>
                            <w:r w:rsidR="00F76FD9">
                              <w:rPr>
                                <w:rFonts w:ascii="Arial" w:hAnsi="Arial" w:cs="Arial"/>
                                <w:color w:val="000000" w:themeColor="text1"/>
                                <w:sz w:val="18"/>
                                <w:szCs w:val="20"/>
                              </w:rPr>
                              <w:t>5</w:t>
                            </w:r>
                            <w:r>
                              <w:rPr>
                                <w:rFonts w:ascii="Arial" w:hAnsi="Arial" w:cs="Arial"/>
                                <w:color w:val="000000" w:themeColor="text1"/>
                                <w:sz w:val="18"/>
                                <w:szCs w:val="20"/>
                              </w:rPr>
                              <w:t>)</w:t>
                            </w:r>
                            <w:r w:rsidR="00F76FD9">
                              <w:rPr>
                                <w:rFonts w:ascii="Arial" w:hAnsi="Arial" w:cs="Arial"/>
                                <w:color w:val="000000" w:themeColor="text1"/>
                                <w:sz w:val="18"/>
                                <w:szCs w:val="20"/>
                              </w:rPr>
                              <w:t xml:space="preserve"> </w:t>
                            </w:r>
                            <w:r w:rsidR="00F76FD9" w:rsidRPr="00F76FD9">
                              <w:rPr>
                                <w:rFonts w:ascii="Arial" w:hAnsi="Arial" w:cs="Arial"/>
                                <w:color w:val="000000" w:themeColor="text1"/>
                                <w:sz w:val="18"/>
                                <w:szCs w:val="20"/>
                              </w:rPr>
                              <w:t>–</w:t>
                            </w:r>
                            <w:r w:rsidR="00F76FD9">
                              <w:rPr>
                                <w:rFonts w:ascii="Arial" w:hAnsi="Arial" w:cs="Arial"/>
                                <w:color w:val="000000" w:themeColor="text1"/>
                                <w:sz w:val="18"/>
                                <w:szCs w:val="20"/>
                              </w:rPr>
                              <w:t xml:space="preserve"> not appropriate from statistical stand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E081E" id="Rectangle 757479098" o:spid="_x0000_s1029" style="position:absolute;left:0;text-align:left;margin-left:239.95pt;margin-top:13.35pt;width:148.6pt;height:6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" filled="f" strokecolor="windowText" strokeweight="1pt">
                <v:textbox>
                  <w:txbxContent>
                    <w:p w14:paraId="05B0DB8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5268C108"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Pr>
                          <w:rFonts w:ascii="Arial" w:hAnsi="Arial" w:cs="Arial"/>
                          <w:color w:val="000000" w:themeColor="text1"/>
                          <w:sz w:val="18"/>
                          <w:szCs w:val="20"/>
                        </w:rPr>
                        <w:t>=</w:t>
                      </w:r>
                      <w:r w:rsidR="00F76FD9">
                        <w:rPr>
                          <w:rFonts w:ascii="Arial" w:hAnsi="Arial" w:cs="Arial"/>
                          <w:color w:val="000000" w:themeColor="text1"/>
                          <w:sz w:val="18"/>
                          <w:szCs w:val="20"/>
                        </w:rPr>
                        <w:t>5</w:t>
                      </w:r>
                      <w:r>
                        <w:rPr>
                          <w:rFonts w:ascii="Arial" w:hAnsi="Arial" w:cs="Arial"/>
                          <w:color w:val="000000" w:themeColor="text1"/>
                          <w:sz w:val="18"/>
                          <w:szCs w:val="20"/>
                        </w:rPr>
                        <w:t>)</w:t>
                      </w:r>
                      <w:r w:rsidR="00F76FD9">
                        <w:rPr>
                          <w:rFonts w:ascii="Arial" w:hAnsi="Arial" w:cs="Arial"/>
                          <w:color w:val="000000" w:themeColor="text1"/>
                          <w:sz w:val="18"/>
                          <w:szCs w:val="20"/>
                        </w:rPr>
                        <w:t xml:space="preserve"> </w:t>
                      </w:r>
                      <w:r w:rsidR="00F76FD9" w:rsidRPr="00F76FD9">
                        <w:rPr>
                          <w:rFonts w:ascii="Arial" w:hAnsi="Arial" w:cs="Arial"/>
                          <w:color w:val="000000" w:themeColor="text1"/>
                          <w:sz w:val="18"/>
                          <w:szCs w:val="20"/>
                        </w:rPr>
                        <w:t>–</w:t>
                      </w:r>
                      <w:r w:rsidR="00F76FD9">
                        <w:rPr>
                          <w:rFonts w:ascii="Arial" w:hAnsi="Arial" w:cs="Arial"/>
                          <w:color w:val="000000" w:themeColor="text1"/>
                          <w:sz w:val="18"/>
                          <w:szCs w:val="20"/>
                        </w:rPr>
                        <w:t xml:space="preserve"> not appropriate from statistical standpoint</w:t>
                      </w:r>
                    </w:p>
                  </w:txbxContent>
                </v:textbox>
              </v:rect>
            </w:pict>
          </mc:Fallback>
        </mc:AlternateContent>
      </w:r>
      <w:r w:rsidR="0099435D">
        <w:rPr>
          <w:noProof/>
          <w:lang w:val="it-IT" w:eastAsia="it-IT"/>
        </w:rPr>
        <mc:AlternateContent>
          <mc:Choice Requires="wps">
            <w:drawing>
              <wp:anchor distT="0" distB="0" distL="114300" distR="114300" simplePos="0" relativeHeight="251688960" behindDoc="0" locked="0" layoutInCell="1" allowOverlap="1" wp14:anchorId="7F4CE20F" wp14:editId="43895B3A">
                <wp:simplePos x="0" y="0"/>
                <wp:positionH relativeFrom="column">
                  <wp:posOffset>1469389</wp:posOffset>
                </wp:positionH>
                <wp:positionV relativeFrom="paragraph">
                  <wp:posOffset>9524</wp:posOffset>
                </wp:positionV>
                <wp:extent cx="45719" cy="181927"/>
                <wp:effectExtent l="38100" t="0" r="50165" b="66040"/>
                <wp:wrapNone/>
                <wp:docPr id="951647833" name="Straight Arrow Connector 951647833"/>
                <wp:cNvGraphicFramePr/>
                <a:graphic xmlns:a="http://schemas.openxmlformats.org/drawingml/2006/main">
                  <a:graphicData uri="http://schemas.microsoft.com/office/word/2010/wordprocessingShape">
                    <wps:wsp>
                      <wps:cNvCnPr/>
                      <wps:spPr>
                        <a:xfrm>
                          <a:off x="0" y="0"/>
                          <a:ext cx="45719" cy="1819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4722DA" id="Straight Arrow Connector 951647833" o:spid="_x0000_s1026" type="#_x0000_t32" style="position:absolute;margin-left:115.7pt;margin-top:.75pt;width:3.6pt;height:14.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" strokecolor="windowText" strokeweight=".5pt">
                <v:stroke endarrow="block" joinstyle="miter"/>
              </v:shape>
            </w:pict>
          </mc:Fallback>
        </mc:AlternateContent>
      </w:r>
    </w:p>
    <w:p w14:paraId="12D9CEB8" w14:textId="436DFBED" w:rsidR="0099435D" w:rsidRDefault="0099435D" w:rsidP="0099435D">
      <w:pPr>
        <w:spacing w:after="0" w:line="240" w:lineRule="auto"/>
      </w:pPr>
      <w:r>
        <w:rPr>
          <w:noProof/>
          <w:lang w:val="it-IT" w:eastAsia="it-IT"/>
        </w:rPr>
        <mc:AlternateContent>
          <mc:Choice Requires="wps">
            <w:drawing>
              <wp:anchor distT="0" distB="0" distL="114300" distR="114300" simplePos="0" relativeHeight="251680768" behindDoc="0" locked="0" layoutInCell="1" allowOverlap="1" wp14:anchorId="077D8AA1" wp14:editId="3DB33219">
                <wp:simplePos x="0" y="0"/>
                <wp:positionH relativeFrom="column">
                  <wp:posOffset>559435</wp:posOffset>
                </wp:positionH>
                <wp:positionV relativeFrom="paragraph">
                  <wp:posOffset>10600</wp:posOffset>
                </wp:positionV>
                <wp:extent cx="1974850" cy="738554"/>
                <wp:effectExtent l="0" t="0" r="25400" b="23495"/>
                <wp:wrapNone/>
                <wp:docPr id="1891113498" name="Rectangle 1891113498"/>
                <wp:cNvGraphicFramePr/>
                <a:graphic xmlns:a="http://schemas.openxmlformats.org/drawingml/2006/main">
                  <a:graphicData uri="http://schemas.microsoft.com/office/word/2010/wordprocessingShape">
                    <wps:wsp>
                      <wps:cNvSpPr/>
                      <wps:spPr>
                        <a:xfrm>
                          <a:off x="0" y="0"/>
                          <a:ext cx="1974850" cy="738554"/>
                        </a:xfrm>
                        <a:prstGeom prst="rect">
                          <a:avLst/>
                        </a:prstGeom>
                        <a:noFill/>
                        <a:ln w="12700" cap="flat" cmpd="sng" algn="ctr">
                          <a:solidFill>
                            <a:sysClr val="windowText" lastClr="000000"/>
                          </a:solidFill>
                          <a:prstDash val="solid"/>
                          <a:miter lim="800000"/>
                        </a:ln>
                        <a:effectLst/>
                      </wps:spPr>
                      <wps:txbx>
                        <w:txbxContent>
                          <w:p w14:paraId="29415681"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777777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D8AA1" id="Rectangle 1891113498" o:spid="_x0000_s1030" style="position:absolute;left:0;text-align:left;margin-left:44.05pt;margin-top:.85pt;width:155.5pt;height:58.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" filled="f" strokecolor="windowText" strokeweight="1pt">
                <v:textbox>
                  <w:txbxContent>
                    <w:p w14:paraId="29415681"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777777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12)</w:t>
                      </w:r>
                    </w:p>
                  </w:txbxContent>
                </v:textbox>
              </v:rect>
            </w:pict>
          </mc:Fallback>
        </mc:AlternateContent>
      </w:r>
    </w:p>
    <w:p w14:paraId="48DC3126" w14:textId="77777777" w:rsidR="0099435D" w:rsidRDefault="0099435D" w:rsidP="0099435D">
      <w:pPr>
        <w:spacing w:after="0" w:line="240" w:lineRule="auto"/>
      </w:pPr>
      <w:r>
        <w:rPr>
          <w:noProof/>
          <w:lang w:val="it-IT" w:eastAsia="it-IT"/>
        </w:rPr>
        <mc:AlternateContent>
          <mc:Choice Requires="wps">
            <w:drawing>
              <wp:anchor distT="0" distB="0" distL="114300" distR="114300" simplePos="0" relativeHeight="251684864" behindDoc="0" locked="0" layoutInCell="1" allowOverlap="1" wp14:anchorId="0842F598" wp14:editId="0BD48690">
                <wp:simplePos x="0" y="0"/>
                <wp:positionH relativeFrom="column">
                  <wp:posOffset>2541905</wp:posOffset>
                </wp:positionH>
                <wp:positionV relativeFrom="paragraph">
                  <wp:posOffset>170179</wp:posOffset>
                </wp:positionV>
                <wp:extent cx="482600" cy="45719"/>
                <wp:effectExtent l="0" t="57150" r="12700" b="50165"/>
                <wp:wrapNone/>
                <wp:docPr id="2145768204" name="Straight Arrow Connector 2145768204"/>
                <wp:cNvGraphicFramePr/>
                <a:graphic xmlns:a="http://schemas.openxmlformats.org/drawingml/2006/main">
                  <a:graphicData uri="http://schemas.microsoft.com/office/word/2010/wordprocessingShape">
                    <wps:wsp>
                      <wps:cNvCnPr/>
                      <wps:spPr>
                        <a:xfrm flipV="1">
                          <a:off x="0" y="0"/>
                          <a:ext cx="4826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75DCBB" id="Straight Arrow Connector 2145768204" o:spid="_x0000_s1026" type="#_x0000_t32" style="position:absolute;margin-left:200.15pt;margin-top:13.4pt;width:38pt;height:3.6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" strokecolor="windowText" strokeweight=".5pt">
                <v:stroke endarrow="block" joinstyle="miter"/>
              </v:shape>
            </w:pict>
          </mc:Fallback>
        </mc:AlternateContent>
      </w:r>
    </w:p>
    <w:p w14:paraId="42566382" w14:textId="77777777" w:rsidR="0099435D" w:rsidRDefault="0099435D" w:rsidP="0099435D">
      <w:pPr>
        <w:spacing w:after="0" w:line="240" w:lineRule="auto"/>
      </w:pPr>
      <w:r>
        <w:rPr>
          <w:noProof/>
          <w:lang w:val="it-IT" w:eastAsia="it-IT"/>
        </w:rPr>
        <mc:AlternateContent>
          <mc:Choice Requires="wps">
            <w:drawing>
              <wp:anchor distT="0" distB="0" distL="114300" distR="114300" simplePos="0" relativeHeight="251686912" behindDoc="0" locked="0" layoutInCell="1" allowOverlap="1" wp14:anchorId="733AFA95" wp14:editId="38AC0FC7">
                <wp:simplePos x="0" y="0"/>
                <wp:positionH relativeFrom="column">
                  <wp:posOffset>-291268</wp:posOffset>
                </wp:positionH>
                <wp:positionV relativeFrom="paragraph">
                  <wp:posOffset>75663</wp:posOffset>
                </wp:positionV>
                <wp:extent cx="1057420" cy="262890"/>
                <wp:effectExtent l="0" t="2857" r="25717" b="25718"/>
                <wp:wrapNone/>
                <wp:docPr id="752935848" name="Flowchart: Alternate Process 32"/>
                <wp:cNvGraphicFramePr/>
                <a:graphic xmlns:a="http://schemas.openxmlformats.org/drawingml/2006/main">
                  <a:graphicData uri="http://schemas.microsoft.com/office/word/2010/wordprocessingShape">
                    <wps:wsp>
                      <wps:cNvSpPr/>
                      <wps:spPr>
                        <a:xfrm rot="16200000">
                          <a:off x="0" y="0"/>
                          <a:ext cx="105742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2448D80" w14:textId="77777777" w:rsidR="0099435D"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99435D" w:rsidRPr="001502CF" w:rsidRDefault="0099435D" w:rsidP="0099435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AFA95" id="Flowchart: Alternate Process 32" o:spid="_x0000_s1031" type="#_x0000_t176" style="position:absolute;left:0;text-align:left;margin-left:-22.95pt;margin-top:5.95pt;width:83.25pt;height:20.7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" fillcolor="#9dc3e6" strokecolor="windowText" strokeweight="1pt">
                <v:textbox>
                  <w:txbxContent>
                    <w:p w14:paraId="52448D80" w14:textId="77777777" w:rsidR="0099435D"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99435D" w:rsidRPr="001502CF" w:rsidRDefault="0099435D" w:rsidP="0099435D">
                      <w:pPr>
                        <w:spacing w:after="0" w:line="240" w:lineRule="auto"/>
                        <w:rPr>
                          <w:rFonts w:ascii="Arial" w:hAnsi="Arial" w:cs="Arial"/>
                          <w:b/>
                          <w:color w:val="000000" w:themeColor="text1"/>
                          <w:sz w:val="18"/>
                          <w:szCs w:val="18"/>
                        </w:rPr>
                      </w:pPr>
                    </w:p>
                  </w:txbxContent>
                </v:textbox>
              </v:shape>
            </w:pict>
          </mc:Fallback>
        </mc:AlternateContent>
      </w:r>
    </w:p>
    <w:p w14:paraId="073450DD" w14:textId="77777777" w:rsidR="0099435D" w:rsidRDefault="0099435D" w:rsidP="0099435D">
      <w:pPr>
        <w:spacing w:after="0" w:line="240" w:lineRule="auto"/>
      </w:pPr>
    </w:p>
    <w:p w14:paraId="7D0EF191" w14:textId="77777777" w:rsidR="0099435D" w:rsidRDefault="0099435D" w:rsidP="0099435D">
      <w:pPr>
        <w:spacing w:after="0" w:line="240" w:lineRule="auto"/>
      </w:pPr>
      <w:r>
        <w:rPr>
          <w:noProof/>
          <w:lang w:val="it-IT" w:eastAsia="it-IT"/>
        </w:rPr>
        <mc:AlternateContent>
          <mc:Choice Requires="wps">
            <w:drawing>
              <wp:anchor distT="0" distB="0" distL="114300" distR="114300" simplePos="0" relativeHeight="251689984" behindDoc="0" locked="0" layoutInCell="1" allowOverlap="1" wp14:anchorId="3BE623A1" wp14:editId="0BEA2F17">
                <wp:simplePos x="0" y="0"/>
                <wp:positionH relativeFrom="column">
                  <wp:posOffset>1484923</wp:posOffset>
                </wp:positionH>
                <wp:positionV relativeFrom="paragraph">
                  <wp:posOffset>56564</wp:posOffset>
                </wp:positionV>
                <wp:extent cx="0" cy="281305"/>
                <wp:effectExtent l="76200" t="0" r="57150" b="61595"/>
                <wp:wrapNone/>
                <wp:docPr id="68003826" name="Straight Arrow Connector 6800382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8F7F475" id="_x0000_t32" coordsize="21600,21600" o:spt="32" o:oned="t" path="m,l21600,21600e" filled="f">
                <v:path arrowok="t" fillok="f" o:connecttype="none"/>
                <o:lock v:ext="edit" shapetype="t"/>
              </v:shapetype>
              <v:shape id="Straight Arrow Connector 68003826" o:spid="_x0000_s1026" type="#_x0000_t32" style="position:absolute;margin-left:116.9pt;margin-top:4.45pt;width:0;height:22.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" strokecolor="windowText" strokeweight=".5pt">
                <v:stroke endarrow="block" joinstyle="miter"/>
              </v:shape>
            </w:pict>
          </mc:Fallback>
        </mc:AlternateContent>
      </w:r>
    </w:p>
    <w:p w14:paraId="41564C39" w14:textId="77777777" w:rsidR="0099435D" w:rsidRDefault="0099435D" w:rsidP="0099435D">
      <w:pPr>
        <w:spacing w:after="0" w:line="240" w:lineRule="auto"/>
      </w:pPr>
    </w:p>
    <w:p w14:paraId="26B70CFC" w14:textId="77777777" w:rsidR="0099435D" w:rsidRDefault="0099435D" w:rsidP="0099435D">
      <w:pPr>
        <w:spacing w:after="0" w:line="240" w:lineRule="auto"/>
      </w:pPr>
      <w:r w:rsidRPr="00560609">
        <w:rPr>
          <w:noProof/>
          <w:lang w:val="it-IT" w:eastAsia="it-IT"/>
        </w:rPr>
        <mc:AlternateContent>
          <mc:Choice Requires="wps">
            <w:drawing>
              <wp:anchor distT="0" distB="0" distL="114300" distR="114300" simplePos="0" relativeHeight="251682816" behindDoc="0" locked="0" layoutInCell="1" allowOverlap="1" wp14:anchorId="7F5DEA01" wp14:editId="50E7336E">
                <wp:simplePos x="0" y="0"/>
                <wp:positionH relativeFrom="column">
                  <wp:posOffset>514448</wp:posOffset>
                </wp:positionH>
                <wp:positionV relativeFrom="paragraph">
                  <wp:posOffset>85920</wp:posOffset>
                </wp:positionV>
                <wp:extent cx="2423160" cy="723900"/>
                <wp:effectExtent l="0" t="0" r="15240" b="19050"/>
                <wp:wrapNone/>
                <wp:docPr id="1025786113" name="Rectangle 1025786113"/>
                <wp:cNvGraphicFramePr/>
                <a:graphic xmlns:a="http://schemas.openxmlformats.org/drawingml/2006/main">
                  <a:graphicData uri="http://schemas.microsoft.com/office/word/2010/wordprocessingShape">
                    <wps:wsp>
                      <wps:cNvSpPr/>
                      <wps:spPr>
                        <a:xfrm>
                          <a:off x="0" y="0"/>
                          <a:ext cx="2423160" cy="723900"/>
                        </a:xfrm>
                        <a:prstGeom prst="rect">
                          <a:avLst/>
                        </a:prstGeom>
                        <a:noFill/>
                        <a:ln w="12700" cap="flat" cmpd="sng" algn="ctr">
                          <a:solidFill>
                            <a:sysClr val="windowText" lastClr="000000"/>
                          </a:solidFill>
                          <a:prstDash val="solid"/>
                          <a:miter lim="800000"/>
                        </a:ln>
                        <a:effectLst/>
                      </wps:spPr>
                      <wps:txbx>
                        <w:txbxContent>
                          <w:p w14:paraId="1D122134"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3FF70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F76FD9">
                              <w:rPr>
                                <w:rFonts w:ascii="Arial" w:hAnsi="Arial" w:cs="Arial"/>
                                <w:color w:val="000000" w:themeColor="text1"/>
                                <w:sz w:val="18"/>
                                <w:szCs w:val="20"/>
                              </w:rPr>
                              <w:t>0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DEA01" id="Rectangle 1025786113" o:spid="_x0000_s1032" style="position:absolute;left:0;text-align:left;margin-left:40.5pt;margin-top:6.75pt;width:190.8pt;height:5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" filled="f" strokecolor="windowText" strokeweight="1pt">
                <v:textbox>
                  <w:txbxContent>
                    <w:p w14:paraId="1D122134"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3FF70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F76FD9">
                        <w:rPr>
                          <w:rFonts w:ascii="Arial" w:hAnsi="Arial" w:cs="Arial"/>
                          <w:color w:val="000000" w:themeColor="text1"/>
                          <w:sz w:val="18"/>
                          <w:szCs w:val="20"/>
                        </w:rPr>
                        <w:t>06</w:t>
                      </w:r>
                      <w:r>
                        <w:rPr>
                          <w:rFonts w:ascii="Arial" w:hAnsi="Arial" w:cs="Arial"/>
                          <w:color w:val="000000" w:themeColor="text1"/>
                          <w:sz w:val="18"/>
                          <w:szCs w:val="20"/>
                        </w:rPr>
                        <w:t>)</w:t>
                      </w:r>
                    </w:p>
                  </w:txbxContent>
                </v:textbox>
              </v:rect>
            </w:pict>
          </mc:Fallback>
        </mc:AlternateContent>
      </w:r>
    </w:p>
    <w:p w14:paraId="5779F710" w14:textId="77777777" w:rsidR="0099435D" w:rsidRDefault="0099435D" w:rsidP="0099435D">
      <w:pPr>
        <w:spacing w:after="0" w:line="240" w:lineRule="auto"/>
      </w:pPr>
      <w:r>
        <w:rPr>
          <w:noProof/>
          <w:lang w:val="it-IT" w:eastAsia="it-IT"/>
        </w:rPr>
        <mc:AlternateContent>
          <mc:Choice Requires="wps">
            <w:drawing>
              <wp:anchor distT="0" distB="0" distL="114300" distR="114300" simplePos="0" relativeHeight="251687936" behindDoc="0" locked="0" layoutInCell="1" allowOverlap="1" wp14:anchorId="50ACE198" wp14:editId="13576DDF">
                <wp:simplePos x="0" y="0"/>
                <wp:positionH relativeFrom="column">
                  <wp:posOffset>-101929</wp:posOffset>
                </wp:positionH>
                <wp:positionV relativeFrom="paragraph">
                  <wp:posOffset>155123</wp:posOffset>
                </wp:positionV>
                <wp:extent cx="700576" cy="262890"/>
                <wp:effectExtent l="9208" t="0" r="13652" b="13653"/>
                <wp:wrapNone/>
                <wp:docPr id="288795318" name="Flowchart: Alternate Process 33"/>
                <wp:cNvGraphicFramePr/>
                <a:graphic xmlns:a="http://schemas.openxmlformats.org/drawingml/2006/main">
                  <a:graphicData uri="http://schemas.microsoft.com/office/word/2010/wordprocessingShape">
                    <wps:wsp>
                      <wps:cNvSpPr/>
                      <wps:spPr>
                        <a:xfrm rot="16200000">
                          <a:off x="0" y="0"/>
                          <a:ext cx="70057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326DC4F" w14:textId="77777777" w:rsidR="0099435D" w:rsidRPr="001502CF"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CE198" id="Flowchart: Alternate Process 33" o:spid="_x0000_s1033" type="#_x0000_t176" style="position:absolute;left:0;text-align:left;margin-left:-8.05pt;margin-top:12.2pt;width:55.15pt;height:20.7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" fillcolor="#9dc3e6" strokecolor="windowText" strokeweight="1pt">
                <v:textbox>
                  <w:txbxContent>
                    <w:p w14:paraId="5326DC4F" w14:textId="77777777" w:rsidR="0099435D" w:rsidRPr="001502CF"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D0800A4" w14:textId="77777777" w:rsidR="0099435D" w:rsidRDefault="0099435D" w:rsidP="0099435D">
      <w:pPr>
        <w:spacing w:after="0" w:line="240" w:lineRule="auto"/>
      </w:pPr>
    </w:p>
    <w:p w14:paraId="370D9FFF" w14:textId="77777777" w:rsidR="0099435D" w:rsidRDefault="0099435D" w:rsidP="0099435D">
      <w:pPr>
        <w:spacing w:after="0" w:line="240" w:lineRule="auto"/>
      </w:pPr>
    </w:p>
    <w:p w14:paraId="20BFBC66" w14:textId="77777777" w:rsidR="0099435D" w:rsidRDefault="0099435D" w:rsidP="0099435D">
      <w:pPr>
        <w:spacing w:after="0" w:line="240" w:lineRule="auto"/>
      </w:pPr>
    </w:p>
    <w:p w14:paraId="76AB68D2" w14:textId="77777777" w:rsidR="0099435D" w:rsidRDefault="0099435D" w:rsidP="0099435D">
      <w:pPr>
        <w:spacing w:after="0" w:line="240" w:lineRule="auto"/>
      </w:pPr>
    </w:p>
    <w:p w14:paraId="099F6CE1" w14:textId="10B8A20D" w:rsidR="0099435D" w:rsidRDefault="0099435D" w:rsidP="0099435D">
      <w:pPr>
        <w:pStyle w:val="Caption"/>
      </w:pPr>
      <w:r>
        <w:t xml:space="preserve">Figure 3: PRISMA diagram. </w:t>
      </w:r>
      <w:commentRangeStart w:id="2"/>
      <w:r w:rsidRPr="001D1007">
        <w:rPr>
          <w:highlight w:val="yellow"/>
        </w:rPr>
        <w:t>PORAVNAVA</w:t>
      </w:r>
      <w:commentRangeEnd w:id="2"/>
      <w:r w:rsidR="00B15E50">
        <w:rPr>
          <w:rStyle w:val="CommentReference"/>
          <w:i w:val="0"/>
          <w:iCs w:val="0"/>
          <w:color w:val="auto"/>
        </w:rPr>
        <w:commentReference w:id="2"/>
      </w:r>
      <w:r w:rsidRPr="001D1007">
        <w:rPr>
          <w:highlight w:val="yellow"/>
        </w:rPr>
        <w:t>!</w:t>
      </w:r>
    </w:p>
    <w:p w14:paraId="0E043538" w14:textId="405586D1" w:rsidR="006C2966" w:rsidRDefault="006C2966" w:rsidP="00587AAD">
      <w:r w:rsidRPr="006C2966">
        <w:t>Inclusion and exclusion criteria were applied to ensure the relevance and quality of the data. Articles were included if they were written in English, published between 2015 and 2025, and classified as peer-reviewed articles (excluding book chapters, conference papers, and non-peer-reviewed works). Both qualitative and quantitative studies were considered. Articles with expressions of concern or retractions were excluded to maintain the validity of the data.</w:t>
      </w:r>
      <w:r w:rsidR="002142EB">
        <w:t xml:space="preserve"> </w:t>
      </w:r>
      <w:r w:rsidR="002142EB" w:rsidRPr="002142EB">
        <w:t xml:space="preserve">The years 2015 and 2025 were omitted from the analysis for specific reasons: The results from 2015 were not included as the thematic focus during that year was still </w:t>
      </w:r>
      <w:proofErr w:type="gramStart"/>
      <w:r w:rsidR="002142EB" w:rsidRPr="002142EB">
        <w:t>fairly new</w:t>
      </w:r>
      <w:proofErr w:type="gramEnd"/>
      <w:r w:rsidR="002142EB" w:rsidRPr="002142EB">
        <w:t xml:space="preserve"> and in the early stages of progression</w:t>
      </w:r>
      <w:r w:rsidR="002142EB">
        <w:t xml:space="preserve"> (only 1 article)</w:t>
      </w:r>
      <w:r w:rsidR="002142EB" w:rsidRPr="002142EB">
        <w:t>, making the data less relevant for current trends</w:t>
      </w:r>
      <w:r w:rsidR="002142EB">
        <w:t xml:space="preserve">. </w:t>
      </w:r>
      <w:r w:rsidR="002142EB" w:rsidRPr="002142EB">
        <w:t>Additionally, 2025 was excluded as the data from that year is still new and scarce, limiting its impact on the overall analysis</w:t>
      </w:r>
      <w:r w:rsidR="002142EB">
        <w:t xml:space="preserve"> (only 4 articles)</w:t>
      </w:r>
      <w:r w:rsidR="002142EB" w:rsidRPr="002142EB">
        <w:t>.</w:t>
      </w:r>
    </w:p>
    <w:p w14:paraId="6E373FA2" w14:textId="056EA68F" w:rsidR="00371197" w:rsidRDefault="00371197" w:rsidP="00371197">
      <w:pPr>
        <w:pStyle w:val="Heading3"/>
        <w:numPr>
          <w:ilvl w:val="1"/>
          <w:numId w:val="11"/>
        </w:numPr>
      </w:pPr>
      <w:r>
        <w:t>Data analysis</w:t>
      </w:r>
    </w:p>
    <w:p w14:paraId="7256369E" w14:textId="6437FC69" w:rsidR="00D973B4" w:rsidRDefault="00E32C0D" w:rsidP="00D973B4">
      <w:r w:rsidRPr="00E32C0D">
        <w:t xml:space="preserve">The final selection of </w:t>
      </w:r>
      <w:r w:rsidR="00970912">
        <w:t>2</w:t>
      </w:r>
      <w:r w:rsidR="00DE5DCC">
        <w:t>12</w:t>
      </w:r>
      <w:r w:rsidRPr="00E32C0D">
        <w:t xml:space="preserve"> articles was analysed </w:t>
      </w:r>
      <w:r w:rsidR="00D236A5">
        <w:t xml:space="preserve">using </w:t>
      </w:r>
      <w:r w:rsidR="00D236A5" w:rsidRPr="00C43348">
        <w:rPr>
          <w:i/>
          <w:iCs/>
        </w:rPr>
        <w:t>Python</w:t>
      </w:r>
      <w:r w:rsidR="00D236A5">
        <w:t xml:space="preserve"> programming language </w:t>
      </w:r>
      <w:r w:rsidRPr="00E32C0D">
        <w:t>to construct and visualize the bibliometric network</w:t>
      </w:r>
      <w:r w:rsidR="002A5AF2">
        <w:t xml:space="preserve">. Despite </w:t>
      </w:r>
      <w:r w:rsidR="002A5AF2" w:rsidRPr="007B4BBE">
        <w:rPr>
          <w:i/>
          <w:iCs/>
        </w:rPr>
        <w:t>Python</w:t>
      </w:r>
      <w:r w:rsidR="002A5AF2">
        <w:t xml:space="preserve"> already having a library </w:t>
      </w:r>
      <w:proofErr w:type="spellStart"/>
      <w:r w:rsidR="00AB1DBA" w:rsidRPr="00AB1DBA">
        <w:rPr>
          <w:i/>
          <w:iCs/>
        </w:rPr>
        <w:t>pyBibX</w:t>
      </w:r>
      <w:proofErr w:type="spellEnd"/>
      <w:r w:rsidR="00AB1DBA">
        <w:t xml:space="preserve"> designated for bibliometric and </w:t>
      </w:r>
      <w:proofErr w:type="spellStart"/>
      <w:r w:rsidR="00AB1DBA">
        <w:t>scientometric</w:t>
      </w:r>
      <w:proofErr w:type="spellEnd"/>
      <w:r w:rsidR="00AB1DBA">
        <w:t xml:space="preserve"> analysis </w:t>
      </w:r>
      <w:r w:rsidR="002A5AF2">
        <w:t xml:space="preserve">we chose to </w:t>
      </w:r>
      <w:r w:rsidR="004D53FB">
        <w:t>develop</w:t>
      </w:r>
      <w:r w:rsidR="002A5AF2">
        <w:t xml:space="preserve"> ou</w:t>
      </w:r>
      <w:r w:rsidR="00AB1DBA">
        <w:t>r own</w:t>
      </w:r>
      <w:r w:rsidR="004D53FB">
        <w:t xml:space="preserve"> solution</w:t>
      </w:r>
      <w:r w:rsidR="00AB1DBA">
        <w:t xml:space="preserve">, which is openly available </w:t>
      </w:r>
      <w:r w:rsidR="001D1007">
        <w:fldChar w:fldCharType="begin"/>
      </w:r>
      <w:r w:rsidR="001D1007">
        <w:instrText xml:space="preserve"> ADDIN ZOTERO_ITEM CSL_CITATION {"citationID":"BPobCHYP","properties":{"formattedCitation":"(Bregant, 2025)","plainCitation":"(Bregant, 2025)","noteIndex":0},"citationItems":[{"id":960,"uris":["http://zotero.org/users/local/ZlhuMgGE/items/84TYUMUG"],"itemData":{"id":960,"type":"webpage","container-title":"Github","genre":"Repository","title":"Statistics code of the article","URL":"https://github.com/borbregant/Doktorat_all/blob/main/raziskovalni_seminar/obdelava.ipynb","author":[{"family":"Bregant","given":"Bor"}],"accessed":{"date-parts":[["2025",1,21]]},"issued":{"date-parts":[["2025"]]}}}],"schema":"https://github.com/citation-style-language/schema/raw/master/csl-citation.json"} </w:instrText>
      </w:r>
      <w:r w:rsidR="001D1007">
        <w:fldChar w:fldCharType="separate"/>
      </w:r>
      <w:r w:rsidR="001D1007" w:rsidRPr="001D1007">
        <w:rPr>
          <w:rFonts w:ascii="Calibri" w:hAnsi="Calibri" w:cs="Calibri"/>
        </w:rPr>
        <w:t>(Bregant, 2025)</w:t>
      </w:r>
      <w:r w:rsidR="001D1007">
        <w:fldChar w:fldCharType="end"/>
      </w:r>
      <w:r w:rsidR="004D53FB">
        <w:t>, and can help future studies.</w:t>
      </w:r>
      <w:r w:rsidR="001E2AF3" w:rsidRPr="001E2AF3">
        <w:t xml:space="preserve"> The researchers </w:t>
      </w:r>
      <w:proofErr w:type="spellStart"/>
      <w:r w:rsidR="001E2AF3" w:rsidRPr="001E2AF3">
        <w:t>analyzed</w:t>
      </w:r>
      <w:proofErr w:type="spellEnd"/>
      <w:r w:rsidR="001E2AF3" w:rsidRPr="001E2AF3">
        <w:t xml:space="preserve"> eligible studies following a predefined coding protocol. The descriptive coding covered various study attributes, such as the publication year, title, keywords, abstract, and citation count, among others.</w:t>
      </w:r>
    </w:p>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353591D0" w14:textId="6A9FE6E6" w:rsidR="0090783C" w:rsidRDefault="00171D71" w:rsidP="006C16A4">
      <w:pPr>
        <w:rPr>
          <w:lang w:val="en-US"/>
        </w:rPr>
      </w:pPr>
      <w:r>
        <w:rPr>
          <w:lang w:val="en-US"/>
        </w:rPr>
        <w:t xml:space="preserve">Firstly, we made an extensive qualitative literature review of the 10 most cited articles from systematic literature search. </w:t>
      </w:r>
      <w:r w:rsidR="0090783C" w:rsidRPr="0090783C">
        <w:rPr>
          <w:lang w:val="en-US"/>
        </w:rPr>
        <w:t xml:space="preserve">The 10 </w:t>
      </w:r>
      <w:commentRangeStart w:id="3"/>
      <w:r w:rsidR="0090783C" w:rsidRPr="0090783C">
        <w:rPr>
          <w:lang w:val="en-US"/>
        </w:rPr>
        <w:t>articles</w:t>
      </w:r>
      <w:commentRangeEnd w:id="3"/>
      <w:r w:rsidR="00532FD8">
        <w:rPr>
          <w:rStyle w:val="CommentReference"/>
        </w:rPr>
        <w:commentReference w:id="3"/>
      </w:r>
      <w:r w:rsidR="0090783C" w:rsidRPr="0090783C">
        <w:rPr>
          <w:lang w:val="en-US"/>
        </w:rPr>
        <w:t xml:space="preserve">, published between 2020 and 2024 and cited between 93 and 143 times, collectively explore the application of </w:t>
      </w:r>
      <w:r w:rsidR="0090783C">
        <w:rPr>
          <w:lang w:val="en-US"/>
        </w:rPr>
        <w:t>ML</w:t>
      </w:r>
      <w:r w:rsidR="0090783C" w:rsidRPr="0090783C">
        <w:rPr>
          <w:lang w:val="en-US"/>
        </w:rPr>
        <w:t xml:space="preserve"> and educational data mining (EDM) across diverse educational settings, including higher education, K-12, and online learning, with a strong focus on early performance prediction, student retention, and online learning satisfaction. Predominantly categorized under "Education &amp; Educational Research" and "Computer Science, Information Systems" in </w:t>
      </w:r>
      <w:r w:rsidR="0090783C">
        <w:rPr>
          <w:lang w:val="en-US"/>
        </w:rPr>
        <w:t>WOS</w:t>
      </w:r>
      <w:r w:rsidR="0090783C" w:rsidRPr="0090783C">
        <w:rPr>
          <w:lang w:val="en-US"/>
        </w:rPr>
        <w:t xml:space="preserve">, these studies, </w:t>
      </w:r>
      <w:r w:rsidR="0090783C">
        <w:rPr>
          <w:lang w:val="en-US"/>
        </w:rPr>
        <w:t xml:space="preserve">mainly </w:t>
      </w:r>
      <w:r w:rsidR="0090783C" w:rsidRPr="0090783C">
        <w:rPr>
          <w:lang w:val="en-US"/>
        </w:rPr>
        <w:t xml:space="preserve">published by Springer, MDPI, and others, employ a variety of ML algorithms, such as logistic regression, random forest, support vector machines, </w:t>
      </w:r>
      <w:proofErr w:type="spellStart"/>
      <w:r w:rsidR="0090783C" w:rsidRPr="0090783C">
        <w:rPr>
          <w:lang w:val="en-US"/>
        </w:rPr>
        <w:t>XGBoost</w:t>
      </w:r>
      <w:proofErr w:type="spellEnd"/>
      <w:r w:rsidR="0090783C" w:rsidRPr="0090783C">
        <w:rPr>
          <w:lang w:val="en-US"/>
        </w:rPr>
        <w:t>, and ensemble methods, to address challenges like identifying at-risk students, improving degree completion rates, and assessing satisfaction in online learning environments.</w:t>
      </w:r>
      <w:r w:rsidR="00B2104A">
        <w:rPr>
          <w:lang w:val="en-US"/>
        </w:rPr>
        <w:t xml:space="preserve"> XAI</w:t>
      </w:r>
      <w:r w:rsidR="0090783C" w:rsidRPr="0090783C">
        <w:rPr>
          <w:lang w:val="en-US"/>
        </w:rPr>
        <w:t xml:space="preserve"> techniques, including SHAP and LIME, are frequently </w:t>
      </w:r>
      <w:r w:rsidR="0090783C" w:rsidRPr="0090783C">
        <w:rPr>
          <w:lang w:val="en-US"/>
        </w:rPr>
        <w:lastRenderedPageBreak/>
        <w:t>utilized to enhance model interpretability, enabling educators and policymakers to derive actionable insights. Key findings highlight the effectiveness of ensemble methods and the importance of feature selection in improving predictive accuracy, with logistic regression and random forest often yielding the best performance. Conducted in diverse regions, such as the USA, Spain, and global online settings, these studies underscore the potential of ML to personalize interventions, reduce attrition, and optimize educational strategies, particularly in higher education and online learning contexts.</w:t>
      </w:r>
    </w:p>
    <w:p w14:paraId="57D40862" w14:textId="0A4932FC" w:rsidR="006C16A4" w:rsidRPr="006C16A4" w:rsidRDefault="006C16A4" w:rsidP="006C16A4">
      <w:pPr>
        <w:rPr>
          <w:lang w:val="en-US"/>
        </w:rPr>
      </w:pPr>
      <w:commentRangeStart w:id="4"/>
      <w:r w:rsidRPr="006C16A4">
        <w:rPr>
          <w:lang w:val="en-US"/>
        </w:rPr>
        <w:t>For</w:t>
      </w:r>
      <w:commentRangeEnd w:id="4"/>
      <w:r w:rsidR="00587506">
        <w:rPr>
          <w:rStyle w:val="CommentReference"/>
        </w:rPr>
        <w:commentReference w:id="4"/>
      </w:r>
      <w:r w:rsidRPr="006C16A4">
        <w:rPr>
          <w:lang w:val="en-US"/>
        </w:rPr>
        <w:t xml:space="preserve"> word cloud analysis, the </w:t>
      </w:r>
      <w:proofErr w:type="spellStart"/>
      <w:r w:rsidRPr="006C16A4">
        <w:rPr>
          <w:i/>
          <w:iCs/>
          <w:lang w:val="en-US"/>
        </w:rPr>
        <w:t>CountVectorizer</w:t>
      </w:r>
      <w:proofErr w:type="spellEnd"/>
      <w:r w:rsidRPr="006C16A4">
        <w:rPr>
          <w:lang w:val="en-US"/>
        </w:rPr>
        <w:t xml:space="preserve"> module was used in collaboration with </w:t>
      </w:r>
      <w:r w:rsidRPr="006C16A4">
        <w:rPr>
          <w:i/>
          <w:iCs/>
          <w:lang w:val="en-US"/>
        </w:rPr>
        <w:t xml:space="preserve">Latent Dirichlet Allocation </w:t>
      </w:r>
      <w:r w:rsidRPr="006C16A4">
        <w:rPr>
          <w:lang w:val="en-US"/>
        </w:rPr>
        <w:t xml:space="preserve">(LDA) to extract the most frequently used words from keywords and abstracts. Common English </w:t>
      </w:r>
      <w:proofErr w:type="spellStart"/>
      <w:r w:rsidRPr="006C16A4">
        <w:rPr>
          <w:lang w:val="en-US"/>
        </w:rPr>
        <w:t>stopwords</w:t>
      </w:r>
      <w:proofErr w:type="spellEnd"/>
      <w:r w:rsidRPr="006C16A4">
        <w:rPr>
          <w:lang w:val="en-US"/>
        </w:rPr>
        <w:t xml:space="preserve"> (e.g., “the”, </w:t>
      </w:r>
      <w:proofErr w:type="gramStart"/>
      <w:r w:rsidRPr="006C16A4">
        <w:rPr>
          <w:lang w:val="en-US"/>
        </w:rPr>
        <w:t>“and”,</w:t>
      </w:r>
      <w:proofErr w:type="gramEnd"/>
      <w:r w:rsidRPr="006C16A4">
        <w:rPr>
          <w:lang w:val="en-US"/>
        </w:rPr>
        <w:t xml:space="preserve"> “is”) were removed to minimize noise, along with words appearing in more than 95% of the documents and those appearing in fewer than two documents.</w:t>
      </w:r>
    </w:p>
    <w:p w14:paraId="2E7AA497" w14:textId="4C773DFA" w:rsidR="003353C0" w:rsidRDefault="006C16A4" w:rsidP="003353C0">
      <w:pPr>
        <w:keepNext/>
        <w:rPr>
          <w:lang w:val="en-US"/>
        </w:rPr>
      </w:pPr>
      <w:r w:rsidRPr="006C16A4">
        <w:rPr>
          <w:lang w:val="en-US"/>
        </w:rPr>
        <w:t xml:space="preserve">As depicted in </w:t>
      </w:r>
      <w:r w:rsidRPr="00635767">
        <w:rPr>
          <w:lang w:val="en-US"/>
        </w:rPr>
        <w:t>Figure</w:t>
      </w:r>
      <w:r w:rsidRPr="006C16A4">
        <w:rPr>
          <w:lang w:val="en-US"/>
        </w:rPr>
        <w:t xml:space="preserve"> </w:t>
      </w:r>
      <w:r w:rsidR="00635767">
        <w:rPr>
          <w:lang w:val="en-US"/>
        </w:rPr>
        <w:t>4</w:t>
      </w:r>
      <w:r w:rsidRPr="006C16A4">
        <w:rPr>
          <w:lang w:val="en-US"/>
        </w:rPr>
        <w:t xml:space="preserve">, the word clouds for each year reveal key themes and shifts in research focus over time. In 2017, terms </w:t>
      </w:r>
      <w:r w:rsidR="00635767">
        <w:rPr>
          <w:lang w:val="en-US"/>
        </w:rPr>
        <w:t>such as</w:t>
      </w:r>
      <w:r w:rsidRPr="006C16A4">
        <w:rPr>
          <w:lang w:val="en-US"/>
        </w:rPr>
        <w:t xml:space="preserve"> "prediction," "classification," and "attrition" were prominent, reflecting an </w:t>
      </w:r>
      <w:r w:rsidR="00635767">
        <w:rPr>
          <w:lang w:val="en-US"/>
        </w:rPr>
        <w:t xml:space="preserve">early </w:t>
      </w:r>
      <w:r w:rsidRPr="006C16A4">
        <w:rPr>
          <w:lang w:val="en-US"/>
        </w:rPr>
        <w:t>emphasis on predictive analytics and student outcomes. By 2018, there was a noticeable focus on "machine learning" and "performance," indicating a growing interest in applying machine learning techniques to educational data. This trend continued through subsequent years, with "student," "learning," and "data mining" consistently appearing as central topics. By 2024, terms such as "educational," "prediction," and "performance" highlight ongoing research into predictive models for student success and academic performance. Overall, the progression of themes suggests a sustained and evolving interest in leveraging data analytics and machine learning to enhance educational outcomes.</w:t>
      </w:r>
      <w:r w:rsidR="003353C0" w:rsidRPr="003353C0">
        <w:rPr>
          <w:lang w:val="en-US"/>
        </w:rPr>
        <w:t xml:space="preserve"> Interestingly, 2018 yielded no significant results, which may indicate a gap in research publications or data availability for that year.</w:t>
      </w:r>
    </w:p>
    <w:p w14:paraId="75268677" w14:textId="2ED5E1C4" w:rsidR="006C16A4" w:rsidRDefault="00FE6E53" w:rsidP="003353C0">
      <w:pPr>
        <w:keepNext/>
      </w:pPr>
      <w:r w:rsidRPr="00FE6E53">
        <w:rPr>
          <w:noProof/>
        </w:rPr>
        <w:drawing>
          <wp:inline distT="0" distB="0" distL="0" distR="0" wp14:anchorId="5E42FAE9" wp14:editId="367ACE1C">
            <wp:extent cx="5760720" cy="467360"/>
            <wp:effectExtent l="0" t="0" r="0" b="8890"/>
            <wp:docPr id="1422441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441239" name=""/>
                    <pic:cNvPicPr/>
                  </pic:nvPicPr>
                  <pic:blipFill>
                    <a:blip r:embed="rId14"/>
                    <a:stretch>
                      <a:fillRect/>
                    </a:stretch>
                  </pic:blipFill>
                  <pic:spPr>
                    <a:xfrm>
                      <a:off x="0" y="0"/>
                      <a:ext cx="5760720" cy="467360"/>
                    </a:xfrm>
                    <a:prstGeom prst="rect">
                      <a:avLst/>
                    </a:prstGeom>
                  </pic:spPr>
                </pic:pic>
              </a:graphicData>
            </a:graphic>
          </wp:inline>
        </w:drawing>
      </w:r>
    </w:p>
    <w:p w14:paraId="4101FE3A" w14:textId="179CD69C" w:rsidR="000F0EB1" w:rsidRDefault="006C16A4" w:rsidP="006C16A4">
      <w:pPr>
        <w:pStyle w:val="Caption"/>
      </w:pPr>
      <w:r>
        <w:t xml:space="preserve">Figure </w:t>
      </w:r>
      <w:fldSimple w:instr=" SEQ Figure \* ARABIC ">
        <w:r w:rsidR="004D53FB">
          <w:rPr>
            <w:noProof/>
          </w:rPr>
          <w:t>4</w:t>
        </w:r>
      </w:fldSimple>
      <w:r>
        <w:t>: Word cloud analysis through</w:t>
      </w:r>
      <w:r w:rsidR="00635767">
        <w:t xml:space="preserve"> the</w:t>
      </w:r>
      <w:r>
        <w:t xml:space="preserve"> </w:t>
      </w:r>
      <w:commentRangeStart w:id="5"/>
      <w:r>
        <w:t>years</w:t>
      </w:r>
      <w:commentRangeEnd w:id="5"/>
      <w:r w:rsidR="00FE6E53">
        <w:rPr>
          <w:rStyle w:val="CommentReference"/>
          <w:i w:val="0"/>
          <w:iCs w:val="0"/>
          <w:color w:val="auto"/>
        </w:rPr>
        <w:commentReference w:id="5"/>
      </w:r>
      <w:r>
        <w:t>.</w:t>
      </w:r>
    </w:p>
    <w:p w14:paraId="1E0F73A7" w14:textId="6D128AE8" w:rsidR="00FE6E53" w:rsidRPr="00FE6E53" w:rsidRDefault="00FE6E53" w:rsidP="00FE6E53">
      <w:r w:rsidRPr="00FE6E53">
        <w:rPr>
          <w:noProof/>
        </w:rPr>
        <w:drawing>
          <wp:inline distT="0" distB="0" distL="0" distR="0" wp14:anchorId="7B67E0B6" wp14:editId="173A53FB">
            <wp:extent cx="5760720" cy="2521585"/>
            <wp:effectExtent l="0" t="0" r="0" b="0"/>
            <wp:docPr id="1029458928" name="Picture 1" descr="A collage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458928" name="Picture 1" descr="A collage of words&#10;&#10;Description automatically generated"/>
                    <pic:cNvPicPr/>
                  </pic:nvPicPr>
                  <pic:blipFill>
                    <a:blip r:embed="rId15"/>
                    <a:stretch>
                      <a:fillRect/>
                    </a:stretch>
                  </pic:blipFill>
                  <pic:spPr>
                    <a:xfrm>
                      <a:off x="0" y="0"/>
                      <a:ext cx="5760720" cy="2521585"/>
                    </a:xfrm>
                    <a:prstGeom prst="rect">
                      <a:avLst/>
                    </a:prstGeom>
                  </pic:spPr>
                </pic:pic>
              </a:graphicData>
            </a:graphic>
          </wp:inline>
        </w:drawing>
      </w:r>
    </w:p>
    <w:p w14:paraId="1FA83E4C" w14:textId="607F8D28" w:rsidR="003353C0" w:rsidRPr="003353C0" w:rsidRDefault="004934FC" w:rsidP="004934FC">
      <w:r>
        <w:t xml:space="preserve">As we can observe </w:t>
      </w:r>
      <w:r w:rsidRPr="00635767">
        <w:t xml:space="preserve">in Figure </w:t>
      </w:r>
      <w:r w:rsidR="00635767" w:rsidRPr="00635767">
        <w:t>5</w:t>
      </w:r>
      <w:r w:rsidRPr="00635767">
        <w:t>, the</w:t>
      </w:r>
      <w:r>
        <w:t xml:space="preserve"> distribution of cited reference counts among the articles presents a notable variation</w:t>
      </w:r>
      <w:r w:rsidR="00635767">
        <w:t xml:space="preserve">, </w:t>
      </w:r>
      <w:r>
        <w:t xml:space="preserve">illustrating a substantial spread within the interquartile range. </w:t>
      </w:r>
      <w:proofErr w:type="gramStart"/>
      <w:r w:rsidR="00635767" w:rsidRPr="00635767">
        <w:t>The majority of</w:t>
      </w:r>
      <w:proofErr w:type="gramEnd"/>
      <w:r w:rsidR="00635767" w:rsidRPr="00635767">
        <w:t xml:space="preserve"> articles receive a moderate number of citations, but several outliers represent publications with significantly higher citation counts. This indicates that a few studies attract disproportionate scholarly attention</w:t>
      </w:r>
      <w:r>
        <w:t xml:space="preserve">. The observations corroborate the methodology used in </w:t>
      </w:r>
      <w:proofErr w:type="spellStart"/>
      <w:r>
        <w:t>WoS</w:t>
      </w:r>
      <w:proofErr w:type="spellEnd"/>
      <w:r>
        <w:t xml:space="preserve"> Citation Reports</w:t>
      </w:r>
      <w:r w:rsidR="001D1007">
        <w:t xml:space="preserve"> </w:t>
      </w:r>
      <w:r w:rsidR="001D1007">
        <w:fldChar w:fldCharType="begin"/>
      </w:r>
      <w:r w:rsidR="001D1007">
        <w:instrText xml:space="preserve"> ADDIN ZOTERO_ITEM CSL_CITATION {"citationID":"1mNrPmhr","properties":{"formattedCitation":"({\\i{}Web of Science Core Collection: Finding the Average Number of Citations per Article in a Journal}, 2022)","plainCitation":"(Web of Science Core Collection: Finding the Average Number of Citations per Article in a Journal, 2022)","noteIndex":0},"citationItems":[{"id":962,"uris":["http://zotero.org/users/local/ZlhuMgGE/items/MEGD33FJ"],"itemData":{"id":962,"type":"webpage","container-title":"Clarivate","title":"Web of Science Core Collection: Finding the average number of citations per article in a journal","URL":"https://support.clarivate.com/ScientificandAcademicResearch/s/article/Web-of-Science-Core-Collection-Finding-the-average-number-of-citations-per-article-in-a-journal?language=en_US","accessed":{"date-parts":[["2025",1,21]]},"issued":{"date-parts":[["2022"]]}}}],"schema":"https://github.com/citation-style-language/schema/raw/master/csl-citation.json"} </w:instrText>
      </w:r>
      <w:r w:rsidR="001D1007">
        <w:fldChar w:fldCharType="separate"/>
      </w:r>
      <w:r w:rsidR="001D1007" w:rsidRPr="001D1007">
        <w:rPr>
          <w:rFonts w:ascii="Calibri" w:hAnsi="Calibri" w:cs="Calibri"/>
          <w:kern w:val="0"/>
        </w:rPr>
        <w:t>(</w:t>
      </w:r>
      <w:r w:rsidR="001D1007" w:rsidRPr="001D1007">
        <w:rPr>
          <w:rFonts w:ascii="Calibri" w:hAnsi="Calibri" w:cs="Calibri"/>
          <w:i/>
          <w:iCs/>
          <w:kern w:val="0"/>
        </w:rPr>
        <w:t xml:space="preserve">Web of </w:t>
      </w:r>
      <w:r w:rsidR="001D1007" w:rsidRPr="001D1007">
        <w:rPr>
          <w:rFonts w:ascii="Calibri" w:hAnsi="Calibri" w:cs="Calibri"/>
          <w:i/>
          <w:iCs/>
          <w:kern w:val="0"/>
        </w:rPr>
        <w:lastRenderedPageBreak/>
        <w:t>Science Core Collection: Finding the Average Number of Citations per Article in a Journal</w:t>
      </w:r>
      <w:r w:rsidR="001D1007" w:rsidRPr="001D1007">
        <w:rPr>
          <w:rFonts w:ascii="Calibri" w:hAnsi="Calibri" w:cs="Calibri"/>
          <w:kern w:val="0"/>
        </w:rPr>
        <w:t>, 2022)</w:t>
      </w:r>
      <w:r w:rsidR="001D1007">
        <w:fldChar w:fldCharType="end"/>
      </w:r>
      <w:r>
        <w:t>, where the average citations per item provide an essential measure of scholarly impact.</w:t>
      </w:r>
    </w:p>
    <w:p w14:paraId="45E9DA38" w14:textId="4BF849B2" w:rsidR="008731F3" w:rsidRDefault="00FE6E53" w:rsidP="008731F3">
      <w:pPr>
        <w:keepNext/>
      </w:pPr>
      <w:r w:rsidRPr="00FE6E53">
        <w:rPr>
          <w:noProof/>
        </w:rPr>
        <w:drawing>
          <wp:inline distT="0" distB="0" distL="0" distR="0" wp14:anchorId="0F300583" wp14:editId="3BB504D0">
            <wp:extent cx="2766060" cy="2065702"/>
            <wp:effectExtent l="0" t="0" r="0" b="0"/>
            <wp:docPr id="1389671917" name="Picture 1" descr="A diagram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671917" name="Picture 1" descr="A diagram of a box plot&#10;&#10;Description automatically generated"/>
                    <pic:cNvPicPr/>
                  </pic:nvPicPr>
                  <pic:blipFill>
                    <a:blip r:embed="rId16"/>
                    <a:stretch>
                      <a:fillRect/>
                    </a:stretch>
                  </pic:blipFill>
                  <pic:spPr>
                    <a:xfrm>
                      <a:off x="0" y="0"/>
                      <a:ext cx="2771003" cy="2069393"/>
                    </a:xfrm>
                    <a:prstGeom prst="rect">
                      <a:avLst/>
                    </a:prstGeom>
                  </pic:spPr>
                </pic:pic>
              </a:graphicData>
            </a:graphic>
          </wp:inline>
        </w:drawing>
      </w:r>
    </w:p>
    <w:p w14:paraId="3BDA4689" w14:textId="384358F3" w:rsidR="008A0427" w:rsidRDefault="008731F3" w:rsidP="008A0427">
      <w:pPr>
        <w:pStyle w:val="Caption"/>
      </w:pPr>
      <w:r>
        <w:t xml:space="preserve">Figure </w:t>
      </w:r>
      <w:fldSimple w:instr=" SEQ Figure \* ARABIC ">
        <w:r w:rsidR="004D53FB">
          <w:rPr>
            <w:noProof/>
          </w:rPr>
          <w:t>5</w:t>
        </w:r>
      </w:fldSimple>
      <w:r>
        <w:t>: Cited reference counts.</w:t>
      </w:r>
      <w:r w:rsidR="008A0427">
        <w:t xml:space="preserve"> Averaged citated reference count was 47.8, with standard deviation 21.0.</w:t>
      </w:r>
    </w:p>
    <w:p w14:paraId="1B59F2C9" w14:textId="68421D2C" w:rsidR="002A709B" w:rsidRDefault="00F2153D" w:rsidP="00AA0D0A">
      <w:pPr>
        <w:rPr>
          <w:lang w:val="en-US"/>
        </w:rPr>
      </w:pPr>
      <w:r w:rsidRPr="00F2153D">
        <w:rPr>
          <w:lang w:val="en-US"/>
        </w:rPr>
        <w:t xml:space="preserve">As illustrated in Figure </w:t>
      </w:r>
      <w:r w:rsidR="00FB237B">
        <w:rPr>
          <w:lang w:val="en-US"/>
        </w:rPr>
        <w:t>6</w:t>
      </w:r>
      <w:r w:rsidRPr="00F2153D">
        <w:rPr>
          <w:lang w:val="en-US"/>
        </w:rPr>
        <w:t>, the number of publications in this field has been steadily increasing over the years, reflecting growing interest within the academic community</w:t>
      </w:r>
      <w:r w:rsidR="002A709B" w:rsidRPr="002A709B">
        <w:rPr>
          <w:lang w:val="en-US"/>
        </w:rPr>
        <w:t>. However, it is important to note that not all publications explicitly use "machine learning" as a keyword</w:t>
      </w:r>
      <w:r w:rsidR="001428D9">
        <w:rPr>
          <w:lang w:val="en-US"/>
        </w:rPr>
        <w:t>, as depicted in Figure 7</w:t>
      </w:r>
      <w:r w:rsidR="002A709B" w:rsidRPr="002A709B">
        <w:rPr>
          <w:lang w:val="en-US"/>
        </w:rPr>
        <w:t xml:space="preserve">. This discrepancy suggests that a significant portion of the research may be related to </w:t>
      </w:r>
      <w:r w:rsidR="00F70F3C">
        <w:rPr>
          <w:lang w:val="en-US"/>
        </w:rPr>
        <w:t>ML</w:t>
      </w:r>
      <w:r w:rsidR="002A709B" w:rsidRPr="002A709B">
        <w:rPr>
          <w:lang w:val="en-US"/>
        </w:rPr>
        <w:t xml:space="preserve"> concepts without directly referencing the term</w:t>
      </w:r>
      <w:r w:rsidR="002A709B">
        <w:rPr>
          <w:lang w:val="en-US"/>
        </w:rPr>
        <w:t>, which</w:t>
      </w:r>
      <w:r w:rsidR="002A709B" w:rsidRPr="002A709B">
        <w:rPr>
          <w:lang w:val="en-US"/>
        </w:rPr>
        <w:t xml:space="preserve"> highlights the diverse terminology used in the field and the broad scope of research topics that intersect with </w:t>
      </w:r>
      <w:r w:rsidR="00F70F3C">
        <w:rPr>
          <w:lang w:val="en-US"/>
        </w:rPr>
        <w:t>ML</w:t>
      </w:r>
      <w:r w:rsidR="002A709B" w:rsidRPr="002A709B">
        <w:rPr>
          <w:lang w:val="en-US"/>
        </w:rPr>
        <w:t xml:space="preserve"> methodologies.</w:t>
      </w:r>
    </w:p>
    <w:p w14:paraId="090BE4A8" w14:textId="3AC89EAC" w:rsidR="008731F3" w:rsidRDefault="00FE6E53" w:rsidP="008731F3">
      <w:pPr>
        <w:keepNext/>
      </w:pPr>
      <w:r w:rsidRPr="00FE6E53">
        <w:rPr>
          <w:noProof/>
        </w:rPr>
        <w:drawing>
          <wp:inline distT="0" distB="0" distL="0" distR="0" wp14:anchorId="3D7C0726" wp14:editId="6637A608">
            <wp:extent cx="3909060" cy="2331992"/>
            <wp:effectExtent l="0" t="0" r="0" b="0"/>
            <wp:docPr id="640957973"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57973" name="Picture 1" descr="A graph of blue bars&#10;&#10;Description automatically generated with medium confidence"/>
                    <pic:cNvPicPr/>
                  </pic:nvPicPr>
                  <pic:blipFill>
                    <a:blip r:embed="rId17"/>
                    <a:stretch>
                      <a:fillRect/>
                    </a:stretch>
                  </pic:blipFill>
                  <pic:spPr>
                    <a:xfrm>
                      <a:off x="0" y="0"/>
                      <a:ext cx="3915364" cy="2335752"/>
                    </a:xfrm>
                    <a:prstGeom prst="rect">
                      <a:avLst/>
                    </a:prstGeom>
                  </pic:spPr>
                </pic:pic>
              </a:graphicData>
            </a:graphic>
          </wp:inline>
        </w:drawing>
      </w:r>
    </w:p>
    <w:p w14:paraId="5C0711E8" w14:textId="5BFA2590" w:rsidR="000F0EB1" w:rsidRDefault="008731F3" w:rsidP="008731F3">
      <w:pPr>
        <w:pStyle w:val="Caption"/>
        <w:rPr>
          <w:lang w:val="en-US"/>
        </w:rPr>
      </w:pPr>
      <w:r>
        <w:t xml:space="preserve">Figure </w:t>
      </w:r>
      <w:fldSimple w:instr=" SEQ Figure \* ARABIC ">
        <w:r w:rsidR="004D53FB">
          <w:rPr>
            <w:noProof/>
          </w:rPr>
          <w:t>6</w:t>
        </w:r>
      </w:fldSimple>
      <w:r>
        <w:t>: Number</w:t>
      </w:r>
      <w:r>
        <w:rPr>
          <w:noProof/>
        </w:rPr>
        <w:t xml:space="preserve"> of publications by </w:t>
      </w:r>
      <w:commentRangeStart w:id="6"/>
      <w:r>
        <w:rPr>
          <w:noProof/>
        </w:rPr>
        <w:t>year</w:t>
      </w:r>
      <w:commentRangeEnd w:id="6"/>
      <w:r w:rsidR="00FE6E53">
        <w:rPr>
          <w:rStyle w:val="CommentReference"/>
          <w:i w:val="0"/>
          <w:iCs w:val="0"/>
          <w:color w:val="auto"/>
        </w:rPr>
        <w:commentReference w:id="6"/>
      </w:r>
      <w:r>
        <w:rPr>
          <w:noProof/>
        </w:rPr>
        <w:t>.</w:t>
      </w:r>
    </w:p>
    <w:p w14:paraId="35B150B1" w14:textId="4ADF4C55" w:rsidR="008731F3" w:rsidRDefault="00FE6E53" w:rsidP="008731F3">
      <w:pPr>
        <w:keepNext/>
      </w:pPr>
      <w:r w:rsidRPr="00FE6E53">
        <w:rPr>
          <w:noProof/>
        </w:rPr>
        <w:lastRenderedPageBreak/>
        <w:drawing>
          <wp:inline distT="0" distB="0" distL="0" distR="0" wp14:anchorId="7380418D" wp14:editId="47325F5A">
            <wp:extent cx="4038600" cy="2409271"/>
            <wp:effectExtent l="0" t="0" r="0" b="0"/>
            <wp:docPr id="1452298868" name="Picture 1" descr="A graph of a number of public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298868" name="Picture 1" descr="A graph of a number of publications&#10;&#10;Description automatically generated"/>
                    <pic:cNvPicPr/>
                  </pic:nvPicPr>
                  <pic:blipFill>
                    <a:blip r:embed="rId18"/>
                    <a:stretch>
                      <a:fillRect/>
                    </a:stretch>
                  </pic:blipFill>
                  <pic:spPr>
                    <a:xfrm>
                      <a:off x="0" y="0"/>
                      <a:ext cx="4048053" cy="2414910"/>
                    </a:xfrm>
                    <a:prstGeom prst="rect">
                      <a:avLst/>
                    </a:prstGeom>
                  </pic:spPr>
                </pic:pic>
              </a:graphicData>
            </a:graphic>
          </wp:inline>
        </w:drawing>
      </w:r>
    </w:p>
    <w:p w14:paraId="357DD2DA" w14:textId="08E9D2B1" w:rsidR="002A709B" w:rsidRDefault="008731F3" w:rsidP="008731F3">
      <w:pPr>
        <w:pStyle w:val="Caption"/>
        <w:rPr>
          <w:lang w:val="en-US"/>
        </w:rPr>
      </w:pPr>
      <w:r>
        <w:t xml:space="preserve">Figure </w:t>
      </w:r>
      <w:fldSimple w:instr=" SEQ Figure \* ARABIC ">
        <w:r w:rsidR="004D53FB">
          <w:rPr>
            <w:noProof/>
          </w:rPr>
          <w:t>7</w:t>
        </w:r>
      </w:fldSimple>
      <w:r>
        <w:t>: Number of publications per year with highlighted publication</w:t>
      </w:r>
      <w:r w:rsidR="00F2153D">
        <w:t>s</w:t>
      </w:r>
      <w:r>
        <w:t xml:space="preserve"> </w:t>
      </w:r>
      <w:r w:rsidR="00F2153D">
        <w:t>using</w:t>
      </w:r>
      <w:r>
        <w:t xml:space="preserve"> </w:t>
      </w:r>
      <w:r w:rsidR="00F2153D">
        <w:t>“</w:t>
      </w:r>
      <w:r>
        <w:t>machine learning</w:t>
      </w:r>
      <w:r w:rsidR="00F2153D">
        <w:t>”</w:t>
      </w:r>
      <w:r>
        <w:t xml:space="preserve"> as a keyword.</w:t>
      </w:r>
    </w:p>
    <w:p w14:paraId="49DEADC7" w14:textId="394B82E8" w:rsidR="002A709B" w:rsidRDefault="00966DC1" w:rsidP="00AA0D0A">
      <w:pPr>
        <w:rPr>
          <w:lang w:val="en-US"/>
        </w:rPr>
      </w:pPr>
      <w:r w:rsidRPr="00966DC1">
        <w:rPr>
          <w:lang w:val="en-US"/>
        </w:rPr>
        <w:t>The growing popularity of the subject is also reflected in the increasing total number of citations over the years, indicating a rising impact and recognition within the academic community. As more research is conducted and published in this field, the cumulative citation count continues to climb</w:t>
      </w:r>
      <w:r w:rsidR="001428D9">
        <w:rPr>
          <w:lang w:val="en-US"/>
        </w:rPr>
        <w:t>, as seen on Figure 8</w:t>
      </w:r>
      <w:r w:rsidRPr="00966DC1">
        <w:rPr>
          <w:lang w:val="en-US"/>
        </w:rPr>
        <w:t>. Interestingly, while the total number of citations has seen significant growth, the average number of citations per year has remained relatively consistent</w:t>
      </w:r>
      <w:r w:rsidR="003B7537">
        <w:rPr>
          <w:lang w:val="en-US"/>
        </w:rPr>
        <w:t xml:space="preserve">, as pictured </w:t>
      </w:r>
      <w:r w:rsidR="00FD0303">
        <w:rPr>
          <w:lang w:val="en-US"/>
        </w:rPr>
        <w:t xml:space="preserve">in </w:t>
      </w:r>
      <w:r w:rsidR="003B7537">
        <w:rPr>
          <w:lang w:val="en-US"/>
        </w:rPr>
        <w:t>Figure 9</w:t>
      </w:r>
      <w:r w:rsidRPr="00966DC1">
        <w:rPr>
          <w:lang w:val="en-US"/>
        </w:rPr>
        <w:t>. This suggests that while the volume of research output is expanding, the influence and reach of individual publications are maintaining a steady rate of scholarly engagement and reference over time.</w:t>
      </w:r>
    </w:p>
    <w:p w14:paraId="61E1034E" w14:textId="139DF65B" w:rsidR="008731F3" w:rsidRDefault="00FE6E53" w:rsidP="008731F3">
      <w:pPr>
        <w:keepNext/>
      </w:pPr>
      <w:r w:rsidRPr="00FE6E53">
        <w:rPr>
          <w:noProof/>
        </w:rPr>
        <w:drawing>
          <wp:inline distT="0" distB="0" distL="0" distR="0" wp14:anchorId="2E00AC4B" wp14:editId="0596DA76">
            <wp:extent cx="2613660" cy="1559207"/>
            <wp:effectExtent l="0" t="0" r="0" b="3175"/>
            <wp:docPr id="1400774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74172" name=""/>
                    <pic:cNvPicPr/>
                  </pic:nvPicPr>
                  <pic:blipFill>
                    <a:blip r:embed="rId19"/>
                    <a:stretch>
                      <a:fillRect/>
                    </a:stretch>
                  </pic:blipFill>
                  <pic:spPr>
                    <a:xfrm>
                      <a:off x="0" y="0"/>
                      <a:ext cx="2616324" cy="1560796"/>
                    </a:xfrm>
                    <a:prstGeom prst="rect">
                      <a:avLst/>
                    </a:prstGeom>
                  </pic:spPr>
                </pic:pic>
              </a:graphicData>
            </a:graphic>
          </wp:inline>
        </w:drawing>
      </w:r>
    </w:p>
    <w:p w14:paraId="7FF28141" w14:textId="0F67C400" w:rsidR="00855165" w:rsidRDefault="008731F3" w:rsidP="008731F3">
      <w:pPr>
        <w:pStyle w:val="Caption"/>
        <w:rPr>
          <w:lang w:val="en-US"/>
        </w:rPr>
      </w:pPr>
      <w:r>
        <w:t xml:space="preserve">Figure </w:t>
      </w:r>
      <w:fldSimple w:instr=" SEQ Figure \* ARABIC ">
        <w:r w:rsidR="004D53FB">
          <w:rPr>
            <w:noProof/>
          </w:rPr>
          <w:t>8</w:t>
        </w:r>
      </w:fldSimple>
      <w:r>
        <w:t>: Total citations.</w:t>
      </w:r>
    </w:p>
    <w:p w14:paraId="5CA26F74" w14:textId="39CD0F52" w:rsidR="008731F3" w:rsidRDefault="00FE6E53" w:rsidP="008731F3">
      <w:pPr>
        <w:keepNext/>
      </w:pPr>
      <w:r w:rsidRPr="00FE6E53">
        <w:rPr>
          <w:noProof/>
        </w:rPr>
        <w:drawing>
          <wp:inline distT="0" distB="0" distL="0" distR="0" wp14:anchorId="0AD1961B" wp14:editId="119248DA">
            <wp:extent cx="3489960" cy="2081973"/>
            <wp:effectExtent l="0" t="0" r="0" b="0"/>
            <wp:docPr id="1511224117"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224117" name="Picture 1" descr="A graph of blue bars&#10;&#10;Description automatically generated with medium confidence"/>
                    <pic:cNvPicPr/>
                  </pic:nvPicPr>
                  <pic:blipFill>
                    <a:blip r:embed="rId20"/>
                    <a:stretch>
                      <a:fillRect/>
                    </a:stretch>
                  </pic:blipFill>
                  <pic:spPr>
                    <a:xfrm>
                      <a:off x="0" y="0"/>
                      <a:ext cx="3491990" cy="2083184"/>
                    </a:xfrm>
                    <a:prstGeom prst="rect">
                      <a:avLst/>
                    </a:prstGeom>
                  </pic:spPr>
                </pic:pic>
              </a:graphicData>
            </a:graphic>
          </wp:inline>
        </w:drawing>
      </w:r>
    </w:p>
    <w:p w14:paraId="231ED5B7" w14:textId="46B19918" w:rsidR="0008195D" w:rsidRDefault="008731F3" w:rsidP="008731F3">
      <w:pPr>
        <w:pStyle w:val="Caption"/>
      </w:pPr>
      <w:r>
        <w:t xml:space="preserve">Figure </w:t>
      </w:r>
      <w:fldSimple w:instr=" SEQ Figure \* ARABIC ">
        <w:r w:rsidR="004D53FB">
          <w:rPr>
            <w:noProof/>
          </w:rPr>
          <w:t>9</w:t>
        </w:r>
      </w:fldSimple>
      <w:r>
        <w:t>: Average citations per year.</w:t>
      </w:r>
    </w:p>
    <w:p w14:paraId="5994D16E" w14:textId="3E8311A0" w:rsidR="007237B9" w:rsidRPr="00FE0E98" w:rsidRDefault="007237B9" w:rsidP="007237B9">
      <w:pPr>
        <w:rPr>
          <w:strike/>
        </w:rPr>
      </w:pPr>
      <w:r w:rsidRPr="00FE0E98">
        <w:rPr>
          <w:strike/>
          <w:highlight w:val="red"/>
        </w:rPr>
        <w:t xml:space="preserve">DODAMO ŠE WOS KATEGORIJE, IN </w:t>
      </w:r>
      <w:commentRangeStart w:id="7"/>
      <w:r w:rsidRPr="00FE0E98">
        <w:rPr>
          <w:strike/>
          <w:highlight w:val="red"/>
        </w:rPr>
        <w:t>REGRESIJA</w:t>
      </w:r>
      <w:commentRangeEnd w:id="7"/>
      <w:r w:rsidR="006A331D">
        <w:rPr>
          <w:rStyle w:val="CommentReference"/>
        </w:rPr>
        <w:commentReference w:id="7"/>
      </w:r>
    </w:p>
    <w:p w14:paraId="74ACF0F5" w14:textId="35BE925A" w:rsidR="00D120D4" w:rsidRDefault="00D120D4" w:rsidP="003062C8">
      <w:pPr>
        <w:pStyle w:val="Heading2"/>
        <w:numPr>
          <w:ilvl w:val="0"/>
          <w:numId w:val="11"/>
        </w:numPr>
        <w:rPr>
          <w:lang w:val="en-US"/>
        </w:rPr>
      </w:pPr>
      <w:r>
        <w:rPr>
          <w:lang w:val="en-US"/>
        </w:rPr>
        <w:lastRenderedPageBreak/>
        <w:t>Discussion</w:t>
      </w:r>
      <w:r w:rsidR="00ED6A94">
        <w:rPr>
          <w:lang w:val="en-US"/>
        </w:rPr>
        <w:t xml:space="preserve"> and conclusion</w:t>
      </w:r>
    </w:p>
    <w:p w14:paraId="1BE3A82B" w14:textId="5FE2E120" w:rsidR="00ED6A94" w:rsidRPr="00ED6A94" w:rsidRDefault="0065266E" w:rsidP="00ED6A94">
      <w:pPr>
        <w:rPr>
          <w:lang w:val="en-US"/>
        </w:rPr>
      </w:pPr>
      <w:r w:rsidRPr="0065266E">
        <w:rPr>
          <w:lang w:val="en-US"/>
        </w:rPr>
        <w:t>The application of</w:t>
      </w:r>
      <w:r w:rsidR="00AC4FE6">
        <w:rPr>
          <w:lang w:val="en-US"/>
        </w:rPr>
        <w:t xml:space="preserve"> ML</w:t>
      </w:r>
      <w:r w:rsidRPr="0065266E">
        <w:rPr>
          <w:lang w:val="en-US"/>
        </w:rPr>
        <w:t xml:space="preserve"> in predicting academic success has emerged as a transformative area of research, bridging the fields of education, data science, and psychology. </w:t>
      </w:r>
      <w:r w:rsidR="00ED6A94" w:rsidRPr="00ED6A94">
        <w:rPr>
          <w:lang w:val="en-US"/>
        </w:rPr>
        <w:t xml:space="preserve">This study highlights the increasing role of </w:t>
      </w:r>
      <w:r w:rsidR="00ED6A94">
        <w:rPr>
          <w:lang w:val="en-US"/>
        </w:rPr>
        <w:t>ML</w:t>
      </w:r>
      <w:r w:rsidR="00ED6A94" w:rsidRPr="00ED6A94">
        <w:rPr>
          <w:lang w:val="en-US"/>
        </w:rPr>
        <w:t xml:space="preserve"> in predicting academic success, as reflected in the growing volume of research and citations in recent years. The bibliometric trend analysis reveals a sustained interest in this field, with a noticeable shift toward more sophisticated data-driven approaches to educational analysis. The findings underscore the potential of ML models to provide actionable insights for improving student outcomes, identifying at-risk students, and enhancing the overall quality of education.</w:t>
      </w:r>
    </w:p>
    <w:p w14:paraId="20BA7BA0" w14:textId="4976544D" w:rsidR="00FF44AF" w:rsidRDefault="00ED6A94" w:rsidP="003101C2">
      <w:pPr>
        <w:rPr>
          <w:lang w:val="en-US"/>
        </w:rPr>
      </w:pPr>
      <w:r w:rsidRPr="00ED6A94">
        <w:rPr>
          <w:lang w:val="en-US"/>
        </w:rPr>
        <w:t>One of the key observations is the diversification of research themes over time. Early studies predominantly focused on basic predictive analytics and classification techniques. However, recent work has expanded to incorporate more complex models and interdisciplinary approaches, integrating insights from psychology</w:t>
      </w:r>
      <w:r w:rsidR="003101C2">
        <w:rPr>
          <w:lang w:val="en-US"/>
        </w:rPr>
        <w:t xml:space="preserve"> </w:t>
      </w:r>
      <w:r w:rsidR="003101C2">
        <w:rPr>
          <w:lang w:val="en-US"/>
        </w:rPr>
        <w:fldChar w:fldCharType="begin"/>
      </w:r>
      <w:r w:rsidR="003101C2">
        <w:rPr>
          <w:lang w:val="en-US"/>
        </w:rPr>
        <w:instrText xml:space="preserve"> ADDIN ZOTERO_ITEM CSL_CITATION {"citationID":"zcsHnYve","properties":{"formattedCitation":"(Burman et al., 2021)","plainCitation":"(Burman et al., 2021)","noteIndex":0},"citationItems":[{"id":964,"uris":["http://zotero.org/users/local/ZlhuMgGE/items/W5J2VJTW"],"itemData":{"id":964,"type":"article-journal","container-title":"International Journal of Computing and Digital Systems","DOI":"10.12785/ijcds/100188","ISSN":"2210-142X","issue":"1","journalAbbreviation":"IJCDS","page":"973-990","source":"DOI.org (Crossref)","title":"Model for Analyzing Psychological Parameters Recommending Student Learning Behavior using Machine Learning","volume":"10","author":[{"family":"Burman","given":"Iti"},{"family":"Som","given":"Subhranil"},{"family":"Hossain","given":"Syed Akhter"}],"issued":{"date-parts":[["2021",11,25]]}}}],"schema":"https://github.com/citation-style-language/schema/raw/master/csl-citation.json"} </w:instrText>
      </w:r>
      <w:r w:rsidR="003101C2">
        <w:rPr>
          <w:lang w:val="en-US"/>
        </w:rPr>
        <w:fldChar w:fldCharType="separate"/>
      </w:r>
      <w:r w:rsidR="003101C2" w:rsidRPr="003101C2">
        <w:rPr>
          <w:rFonts w:ascii="Calibri" w:hAnsi="Calibri" w:cs="Calibri"/>
        </w:rPr>
        <w:t>(Burman et al., 2021)</w:t>
      </w:r>
      <w:r w:rsidR="003101C2">
        <w:rPr>
          <w:lang w:val="en-US"/>
        </w:rPr>
        <w:fldChar w:fldCharType="end"/>
      </w:r>
      <w:r w:rsidRPr="00ED6A94">
        <w:rPr>
          <w:lang w:val="en-US"/>
        </w:rPr>
        <w:t>, sociology</w:t>
      </w:r>
      <w:r w:rsidR="003101C2">
        <w:rPr>
          <w:lang w:val="en-US"/>
        </w:rPr>
        <w:t xml:space="preserve"> </w:t>
      </w:r>
      <w:r w:rsidR="003101C2">
        <w:rPr>
          <w:lang w:val="en-US"/>
        </w:rPr>
        <w:fldChar w:fldCharType="begin"/>
      </w:r>
      <w:r w:rsidR="003101C2">
        <w:rPr>
          <w:lang w:val="en-US"/>
        </w:rPr>
        <w:instrText xml:space="preserve"> ADDIN ZOTERO_ITEM CSL_CITATION {"citationID":"T7Zw2vb8","properties":{"formattedCitation":"(Davies et al., 2021)","plainCitation":"(Davies et al., 2021)","noteIndex":0},"citationItems":[{"id":965,"uris":["http://zotero.org/users/local/ZlhuMgGE/items/IWGTGLNG"],"itemData":{"id":965,"type":"article-journal","abstract":"Artificial Intelligence (AI) is currently hailed as a ‘solution’ to perceived problems in education. Though few sociologists of education would agree with its deterministic claims, this AI solutionist thinking is gaining significant currency. In this article, using a relatively novel method for sociology – a knowledge graph – together with Bourdieusean theory, we critically examine how and why different stakeholders in education, educational technology and policy are valorising AI, the main concepts, such as personalisation, they collectively endorse and their incentives for doing so. Drawing on this analysis, we argue that AI is currently being mobilised in education in problematic ways and advocate for more systematic sociological thinking and research to re-orientate the field to account for society’s structural conditions.","container-title":"Sociology","DOI":"10.1177/0038038520967888","ISSN":"0038-0385, 1469-8684","issue":"3","journalAbbreviation":"Sociology","language":"en","page":"539-560","source":"DOI.org (Crossref)","title":"The Mobilisation of AI in Education: A Bourdieusean Field Analysis","title-short":"The Mobilisation of AI in Education","volume":"55","author":[{"family":"Davies","given":"Huw C"},{"family":"Eynon","given":"Rebecca"},{"family":"Salveson","given":"Cory"}],"issued":{"date-parts":[["2021",6]]}}}],"schema":"https://github.com/citation-style-language/schema/raw/master/csl-citation.json"} </w:instrText>
      </w:r>
      <w:r w:rsidR="003101C2">
        <w:rPr>
          <w:lang w:val="en-US"/>
        </w:rPr>
        <w:fldChar w:fldCharType="separate"/>
      </w:r>
      <w:r w:rsidR="003101C2" w:rsidRPr="003101C2">
        <w:rPr>
          <w:rFonts w:ascii="Calibri" w:hAnsi="Calibri" w:cs="Calibri"/>
        </w:rPr>
        <w:t>(Davies et al., 2021)</w:t>
      </w:r>
      <w:r w:rsidR="003101C2">
        <w:rPr>
          <w:lang w:val="en-US"/>
        </w:rPr>
        <w:fldChar w:fldCharType="end"/>
      </w:r>
      <w:r w:rsidRPr="00ED6A94">
        <w:rPr>
          <w:lang w:val="en-US"/>
        </w:rPr>
        <w:t xml:space="preserve">, and </w:t>
      </w:r>
      <w:r w:rsidR="003101C2">
        <w:rPr>
          <w:lang w:val="en-US"/>
        </w:rPr>
        <w:t>others</w:t>
      </w:r>
      <w:r w:rsidRPr="00ED6A94">
        <w:rPr>
          <w:lang w:val="en-US"/>
        </w:rPr>
        <w:t>. This trend suggests a maturing field that is increasingly leveraging the power of ML to address multifaceted challenges in education. This reflects a growing consensus on the importance of predictive models in understanding and enhancing academic performance. Additionally, the rising number of publications and citations indicates a broader acceptance and recognition of ML's value in educational research.</w:t>
      </w:r>
      <w:r w:rsidR="00FF44AF" w:rsidRPr="00FF44AF">
        <w:t xml:space="preserve"> </w:t>
      </w:r>
      <w:r w:rsidR="00FF44AF" w:rsidRPr="00FF44AF">
        <w:rPr>
          <w:lang w:val="en-US"/>
        </w:rPr>
        <w:t xml:space="preserve">With rapid technological advancements, AI will undoubtedly play a crucial role in educational sciences </w:t>
      </w:r>
      <w:r w:rsidR="00FF44AF">
        <w:rPr>
          <w:lang w:val="en-US"/>
        </w:rPr>
        <w:fldChar w:fldCharType="begin"/>
      </w:r>
      <w:r w:rsidR="00FF44AF">
        <w:rPr>
          <w:lang w:val="en-US"/>
        </w:rPr>
        <w:instrText xml:space="preserve"> ADDIN ZOTERO_ITEM CSL_CITATION {"citationID":"zMQPfTUk","properties":{"formattedCitation":"(Isteni\\uc0\\u269{} Star\\uc0\\u269{}i\\uc0\\u269{}, 2019)","plainCitation":"(Istenič Starčič, 2019)","noteIndex":0},"citationItems":[{"id":968,"uris":["http://zotero.org/users/local/ZlhuMgGE/items/3WHI3SRL"],"itemData":{"id":968,"type":"article-journal","container-title":"British Journal of Educational Technology","DOI":"10.1111/bjet.12879","ISSN":"0007-1013, 1467-8535","issue":"6","journalAbbreviation":"Brit J Educational Tech","language":"en","page":"2974-2976","source":"DOI.org (Crossref)","title":"Human learning and learning analytics in the age of artificial intelligence","volume":"50","author":[{"family":"Istenič Starčič","given":"Andreja"}],"issued":{"date-parts":[["2019",11]]}}}],"schema":"https://github.com/citation-style-language/schema/raw/master/csl-citation.json"} </w:instrText>
      </w:r>
      <w:r w:rsidR="00FF44AF">
        <w:rPr>
          <w:lang w:val="en-US"/>
        </w:rPr>
        <w:fldChar w:fldCharType="separate"/>
      </w:r>
      <w:r w:rsidR="00FF44AF" w:rsidRPr="00FF44AF">
        <w:rPr>
          <w:rFonts w:ascii="Calibri" w:hAnsi="Calibri" w:cs="Calibri"/>
          <w:kern w:val="0"/>
        </w:rPr>
        <w:t xml:space="preserve">(Istenič </w:t>
      </w:r>
      <w:proofErr w:type="spellStart"/>
      <w:r w:rsidR="00FF44AF" w:rsidRPr="00FF44AF">
        <w:rPr>
          <w:rFonts w:ascii="Calibri" w:hAnsi="Calibri" w:cs="Calibri"/>
          <w:kern w:val="0"/>
        </w:rPr>
        <w:t>Starčič</w:t>
      </w:r>
      <w:proofErr w:type="spellEnd"/>
      <w:r w:rsidR="00FF44AF" w:rsidRPr="00FF44AF">
        <w:rPr>
          <w:rFonts w:ascii="Calibri" w:hAnsi="Calibri" w:cs="Calibri"/>
          <w:kern w:val="0"/>
        </w:rPr>
        <w:t>, 2019)</w:t>
      </w:r>
      <w:r w:rsidR="00FF44AF">
        <w:rPr>
          <w:lang w:val="en-US"/>
        </w:rPr>
        <w:fldChar w:fldCharType="end"/>
      </w:r>
      <w:r w:rsidR="00FF44AF">
        <w:rPr>
          <w:lang w:val="en-US"/>
        </w:rPr>
        <w:t>.</w:t>
      </w:r>
    </w:p>
    <w:p w14:paraId="6B62D59D" w14:textId="37667E25" w:rsidR="00FF44AF" w:rsidRDefault="00C8335B" w:rsidP="00FF44AF">
      <w:pPr>
        <w:rPr>
          <w:lang w:val="en-US"/>
        </w:rPr>
      </w:pPr>
      <w:r w:rsidRPr="00C8335B">
        <w:rPr>
          <w:lang w:val="en-US"/>
        </w:rPr>
        <w:t xml:space="preserve">However, it is crucial to recognize that </w:t>
      </w:r>
      <w:r w:rsidR="00FF44AF">
        <w:rPr>
          <w:lang w:val="en-US"/>
        </w:rPr>
        <w:t>t</w:t>
      </w:r>
      <w:r w:rsidR="00FF44AF" w:rsidRPr="00FF44AF">
        <w:rPr>
          <w:lang w:val="en-US"/>
        </w:rPr>
        <w:t>he terms "ML" and "AI" are increasingly overused and misused</w:t>
      </w:r>
      <w:r w:rsidR="00FF44AF">
        <w:rPr>
          <w:lang w:val="en-US"/>
        </w:rPr>
        <w:t xml:space="preserve"> </w:t>
      </w:r>
      <w:r w:rsidR="00DB4188">
        <w:rPr>
          <w:lang w:val="en-US"/>
        </w:rPr>
        <w:fldChar w:fldCharType="begin"/>
      </w:r>
      <w:r w:rsidR="00DB4188">
        <w:rPr>
          <w:lang w:val="en-US"/>
        </w:rPr>
        <w:instrText xml:space="preserve"> ADDIN ZOTERO_ITEM CSL_CITATION {"citationID":"Rd0tZ19A","properties":{"formattedCitation":"(Chen &amp; Lin, 2024)","plainCitation":"(Chen &amp; Lin, 2024)","noteIndex":0},"citationItems":[{"id":966,"uris":["http://zotero.org/users/local/ZlhuMgGE/items/CHUL7XL3"],"itemData":{"id":966,"type":"article-journal","abstract":"Advances in artificial intelligence (AI) over the last few decades are transforming the world, pervading nearly all sectors of society, including education, and many aspects of life. In the education discourse, interest in artificial intelligence has sparked various reactions and controversies—everything from appreciation for AI's capabilities to make teaching and student learning more efficient and effective to apprehension about their potential overuse and misuse. In this article, the authors discuss how artificial intelligence is a double-edged sword in early childhood education by presenting some of its positive effects (personalized learning, personalized interactive support, and increased accessibility to broadened learning experiences) and negative effects (overuse and misuse). Considering that young children are growing up in a nearly AI-ubiquitous world and are likely exposed to AI-powered tools, the authors propose applying the POWER (purposeful, optimal, wise, ethical, responsible) principles to maximize the benefits and minimize the drawbacks of AI use. Additionally, the authors recommend the integration of the POWER principles into AI literacy as an imperative for promoting the appropriate use of AI-powered tools.","container-title":"Contemporary Issues in Early Childhood","DOI":"10.1177/14639491231169813","ISSN":"1463-9491, 1463-9491","issue":"1","journalAbbreviation":"Contemporary Issues in Early Childhood","language":"en","page":"146-153","source":"DOI.org (Crossref)","title":"Artificial intelligence as a double-edged sword: Wielding the POWER principles to maximize its positive effects and minimize its negative effects","title-short":"Artificial intelligence as a double-edged sword","volume":"25","author":[{"family":"Chen","given":"Jennifer J"},{"family":"Lin","given":"Jasmine C"}],"issued":{"date-parts":[["2024",3]]}}}],"schema":"https://github.com/citation-style-language/schema/raw/master/csl-citation.json"} </w:instrText>
      </w:r>
      <w:r w:rsidR="00DB4188">
        <w:rPr>
          <w:lang w:val="en-US"/>
        </w:rPr>
        <w:fldChar w:fldCharType="separate"/>
      </w:r>
      <w:r w:rsidR="00DB4188" w:rsidRPr="00DB4188">
        <w:rPr>
          <w:rFonts w:ascii="Calibri" w:hAnsi="Calibri" w:cs="Calibri"/>
        </w:rPr>
        <w:t>(Chen &amp; Lin, 2024)</w:t>
      </w:r>
      <w:r w:rsidR="00DB4188">
        <w:rPr>
          <w:lang w:val="en-US"/>
        </w:rPr>
        <w:fldChar w:fldCharType="end"/>
      </w:r>
      <w:r w:rsidR="00FF44AF" w:rsidRPr="00FF44AF">
        <w:rPr>
          <w:lang w:val="en-US"/>
        </w:rPr>
        <w:t>, often serving as buzzwords that lead to misconceptions about their capabilities and limitations</w:t>
      </w:r>
      <w:r w:rsidR="00DB4188">
        <w:rPr>
          <w:lang w:val="en-US"/>
        </w:rPr>
        <w:t xml:space="preserve">. </w:t>
      </w:r>
      <w:r w:rsidR="00FF44AF" w:rsidRPr="00FF44AF">
        <w:rPr>
          <w:lang w:val="en-US"/>
        </w:rPr>
        <w:t>This loose application dilutes the precision of academic discourse, making it difficult to categorize and synthesize relevant research effectively. Many studies claiming to use ML or AI lack rigorous methodology, while others employing related concepts may not explicitly reference these terms due to varying terminologies. This inconsistency hampers research discoverability</w:t>
      </w:r>
      <w:r w:rsidR="00DB4188">
        <w:rPr>
          <w:lang w:val="en-US"/>
        </w:rPr>
        <w:t xml:space="preserve"> </w:t>
      </w:r>
      <w:r w:rsidR="00DB4188">
        <w:rPr>
          <w:lang w:val="en-US"/>
        </w:rPr>
        <w:fldChar w:fldCharType="begin"/>
      </w:r>
      <w:r w:rsidR="00DB4188">
        <w:rPr>
          <w:lang w:val="en-US"/>
        </w:rPr>
        <w:instrText xml:space="preserve"> ADDIN ZOTERO_ITEM CSL_CITATION {"citationID":"t8QhOsw4","properties":{"formattedCitation":"(Zhao et al., 2023)","plainCitation":"(Zhao et al., 2023)","noteIndex":0},"citationItems":[{"id":967,"uris":["http://zotero.org/users/local/ZlhuMgGE/items/YXX8EG7T"],"itemData":{"id":967,"type":"article-journal","abstract":"Background\n              Inconsistencies between a protocol and its umbrella review (UR) may mislead readers about the importance of findings or lead to false-positive results. Furthermore, not documenting and explaining inconsistencies in the UR could reduce its transparency. To our knowledge, no study has examined the methodological consistency of the protocols with their URs and assessed the transparency of the URs when generating evidence.\n            \n            \n              Objective\n              This study aimed to investigate the inconsistency of protocols with their URs in the methodology and assess the transparency of the URs.\n            \n            \n              Methods\n              We searched medical-related electronic databases from their inception to January 1, 2022. We investigated inconsistencies between protocols and their publications and transparencies in the search strategy, inclusion criteria, methods of screening and data extraction, quality assessment, and statistical analysis.\n            \n            \n              Results\n              We included 31 protocols and 35 publications. For the search strategy, 39 inconsistencies between the protocols and their publications were found in 26 of the 35 (74%) URs, and 16 of these inconsistencies were indicated and explained. There were 84 inconsistencies between the protocols and their URs regarding the inclusion criteria in 31 of the 35 (89%) URs, and 29 of the inconsistencies were indicated and explained. Deviations from their protocols were found in 12 of the 32 (38%) URs reporting the methods of screening, 14 of the 30 (47%) URs reporting the methods of data extraction, and 11 of the 32 (34%) URs reporting the methods for quality assessment. Of the 35 URs, 6 (17%) were inconsistent with their protocols in terms of the tools for quality assessment; one-half (3/6, 50%) of them indicated and explained the deviations. As for the statistical analysis, 31 of the 35 (89%) URs generated 61 inconsistencies between the publications and their protocols, and 16 inconsistencies were indicated and explained.\n            \n            \n              Conclusions\n              There was a high prevalence of inconsistencies between protocols and publications of URs, and more than one-half of the inconsistencies were not indicated and explained in the publications. Therefore, how to promote the transparency of URs will be a major part of future work.","container-title":"Journal of Medical Internet Research","DOI":"10.2196/43299","ISSN":"1438-8871","journalAbbreviation":"J Med Internet Res","language":"en","page":"e43299","source":"DOI.org (Crossref)","title":"Comparison of Reporting and Transparency in Published Protocols and Publications in Umbrella Reviews: Scoping Review","title-short":"Comparison of Reporting and Transparency in Published Protocols and Publications in Umbrella Reviews","volume":"25","author":[{"family":"Zhao","given":"Liang"},{"family":"Shen","given":"Caiyi"},{"family":"Liu","given":"Ming"},{"family":"Zhang","given":"Jiaoyan"},{"family":"Cheng","given":"Luying"},{"family":"Li","given":"Yuanyuan"},{"family":"Yuan","given":"Lanbin"},{"family":"Zhang","given":"Junhua"},{"family":"Tian","given":"Jinhui"}],"issued":{"date-parts":[["2023",8,2]]}}}],"schema":"https://github.com/citation-style-language/schema/raw/master/csl-citation.json"} </w:instrText>
      </w:r>
      <w:r w:rsidR="00DB4188">
        <w:rPr>
          <w:lang w:val="en-US"/>
        </w:rPr>
        <w:fldChar w:fldCharType="separate"/>
      </w:r>
      <w:r w:rsidR="00DB4188" w:rsidRPr="00DB4188">
        <w:rPr>
          <w:rFonts w:ascii="Calibri" w:hAnsi="Calibri" w:cs="Calibri"/>
        </w:rPr>
        <w:t>(Zhao et al., 2023)</w:t>
      </w:r>
      <w:r w:rsidR="00DB4188">
        <w:rPr>
          <w:lang w:val="en-US"/>
        </w:rPr>
        <w:fldChar w:fldCharType="end"/>
      </w:r>
      <w:r w:rsidR="00FF44AF" w:rsidRPr="00FF44AF">
        <w:rPr>
          <w:lang w:val="en-US"/>
        </w:rPr>
        <w:t xml:space="preserve"> and risks overshadowing genuinely innovative work, highlighting the need for more standardized and precise terminology in academic publications.</w:t>
      </w:r>
    </w:p>
    <w:p w14:paraId="552167F9" w14:textId="5C5CB399" w:rsidR="001522C4" w:rsidRDefault="00B641B5" w:rsidP="00FF44AF">
      <w:pPr>
        <w:rPr>
          <w:lang w:val="en-US"/>
        </w:rPr>
      </w:pPr>
      <w:r>
        <w:rPr>
          <w:lang w:val="en-US"/>
        </w:rPr>
        <w:t>Furthermore</w:t>
      </w:r>
      <w:r w:rsidR="001522C4" w:rsidRPr="001522C4">
        <w:rPr>
          <w:lang w:val="en-US"/>
        </w:rPr>
        <w:t xml:space="preserve">, the choice of databases significantly influences the scope and comprehensiveness of bibliometric analyses. Different databases, such as SCOPUS, </w:t>
      </w:r>
      <w:r w:rsidR="001522C4">
        <w:rPr>
          <w:lang w:val="en-US"/>
        </w:rPr>
        <w:t>WOS,</w:t>
      </w:r>
      <w:r w:rsidR="001522C4" w:rsidRPr="001522C4">
        <w:rPr>
          <w:lang w:val="en-US"/>
        </w:rPr>
        <w:t xml:space="preserve"> and specialized educational repositories, offer varying levels of coverage, indexing, and citation data</w:t>
      </w:r>
      <w:r w:rsidR="009F6BB7">
        <w:rPr>
          <w:lang w:val="en-US"/>
        </w:rPr>
        <w:t xml:space="preserve"> </w:t>
      </w:r>
      <w:r w:rsidR="009F6BB7">
        <w:rPr>
          <w:lang w:val="en-US"/>
        </w:rPr>
        <w:fldChar w:fldCharType="begin"/>
      </w:r>
      <w:r w:rsidR="009F6BB7">
        <w:rPr>
          <w:lang w:val="en-US"/>
        </w:rPr>
        <w:instrText xml:space="preserve"> ADDIN ZOTERO_ITEM CSL_CITATION {"citationID":"0zfseUWS","properties":{"formattedCitation":"(Mongeon &amp; Paul-Hus, 2016)","plainCitation":"(Mongeon &amp; Paul-Hus, 2016)","noteIndex":0},"citationItems":[{"id":969,"uris":["http://zotero.org/users/local/ZlhuMgGE/items/38W64UZU"],"itemData":{"id":969,"type":"article-journal","container-title":"Scientometrics","DOI":"10.1007/s11192-015-1765-5","ISSN":"0138-9130, 1588-2861","issue":"1","journalAbbreviation":"Scientometrics","language":"en","page":"213-228","source":"DOI.org (Crossref)","title":"The journal coverage of Web of Science and Scopus: a comparative analysis","title-short":"The journal coverage of Web of Science and Scopus","volume":"106","author":[{"family":"Mongeon","given":"Philippe"},{"family":"Paul-Hus","given":"Adèle"}],"issued":{"date-parts":[["2016",1]]}}}],"schema":"https://github.com/citation-style-language/schema/raw/master/csl-citation.json"} </w:instrText>
      </w:r>
      <w:r w:rsidR="009F6BB7">
        <w:rPr>
          <w:lang w:val="en-US"/>
        </w:rPr>
        <w:fldChar w:fldCharType="separate"/>
      </w:r>
      <w:r w:rsidR="009F6BB7" w:rsidRPr="009F6BB7">
        <w:rPr>
          <w:rFonts w:ascii="Calibri" w:hAnsi="Calibri" w:cs="Calibri"/>
        </w:rPr>
        <w:t>(Mongeon &amp; Paul-Hus, 2016)</w:t>
      </w:r>
      <w:r w:rsidR="009F6BB7">
        <w:rPr>
          <w:lang w:val="en-US"/>
        </w:rPr>
        <w:fldChar w:fldCharType="end"/>
      </w:r>
      <w:r w:rsidR="001522C4" w:rsidRPr="001522C4">
        <w:rPr>
          <w:lang w:val="en-US"/>
        </w:rPr>
        <w:t>, which can affect the identification of key studies and trends</w:t>
      </w:r>
      <w:r w:rsidR="001522C4">
        <w:rPr>
          <w:lang w:val="en-US"/>
        </w:rPr>
        <w:t xml:space="preserve"> </w:t>
      </w:r>
      <w:r w:rsidR="009F6BB7">
        <w:rPr>
          <w:lang w:val="en-US"/>
        </w:rPr>
        <w:fldChar w:fldCharType="begin"/>
      </w:r>
      <w:r w:rsidR="009F6BB7">
        <w:rPr>
          <w:lang w:val="en-US"/>
        </w:rPr>
        <w:instrText xml:space="preserve"> ADDIN ZOTERO_ITEM CSL_CITATION {"citationID":"Ja2eTJDm","properties":{"formattedCitation":"(Delgado\\uc0\\u8208{}Quir\\uc0\\u243{}s et al., 2024)","plainCitation":"(Delgado‐Quirós et al., 2024)","noteIndex":0},"citationItems":[{"id":971,"uris":["http://zotero.org/users/local/ZlhuMgGE/items/AH59WBGN"],"itemData":{"id":971,"type":"article-journal","abstract":"Abstract\n            This study analyses the coverage of seven free‐access bibliographic databases (Crossref, Dimensions—non‐subscription version, Google Scholar, Lens, Microsoft Academic, Scilit, and Semantic Scholar) to identify the potential reasons that might cause the exclusion of scholarly documents and how they could influence coverage. To do this, 116 k randomly selected bibliographic records from Crossref were used as a baseline. API endpoints and web scraping were used to query each database. The results show that coverage differences are mainly caused by the way each service builds their databases. While classic bibliographic databases ingest almost the exact same content from Crossref (Lens and Scilit miss 0.1% and 0.2% of the records, respectively), academic search engines present lower coverage (Google Scholar does not find: 9.8%, Semantic Scholar: 10%, and Microsoft Academic: 12%). Coverage differences are mainly attributed to external factors, such as web accessibility and robot exclusion policies (39.2%–46%), and internal requirements that exclude secondary content (6.5%–11.6%). In the case of Dimensions, the only classic bibliographic database with the lowest coverage (7.6%), internal selection criteria such as the indexation of full books instead of book chapters (65%) and the exclusion of secondary content (15%) are the main motives of missing publications.","container-title":"Journal of the Association for Information Science and Technology","DOI":"10.1002/asi.24839","ISSN":"2330-1635, 2330-1643","issue":"1","journalAbbreviation":"Asso for Info Science &amp; Tech","language":"en","page":"43-58","source":"DOI.org (Crossref)","title":"Why are these publications missing? Uncovering the reasons behind the exclusion of documents in free‐access scholarly databases","title-short":"Why are these publications missing?","volume":"75","author":[{"family":"Delgado‐Quirós","given":"Lorena"},{"family":"Aguillo","given":"Isidro F."},{"family":"Martín‐Martín","given":"Alberto"},{"family":"López‐Cózar","given":"Emilio Delgado"},{"family":"Orduña‐Malea","given":"Enrique"},{"family":"Ortega","given":"José Luis"}],"issued":{"date-parts":[["2024",1]]}}}],"schema":"https://github.com/citation-style-language/schema/raw/master/csl-citation.json"} </w:instrText>
      </w:r>
      <w:r w:rsidR="009F6BB7">
        <w:rPr>
          <w:lang w:val="en-US"/>
        </w:rPr>
        <w:fldChar w:fldCharType="separate"/>
      </w:r>
      <w:r w:rsidR="009F6BB7" w:rsidRPr="009F6BB7">
        <w:rPr>
          <w:rFonts w:ascii="Calibri" w:hAnsi="Calibri" w:cs="Calibri"/>
          <w:kern w:val="0"/>
        </w:rPr>
        <w:t>(Delgado‐Quirós et al., 2024)</w:t>
      </w:r>
      <w:r w:rsidR="009F6BB7">
        <w:rPr>
          <w:lang w:val="en-US"/>
        </w:rPr>
        <w:fldChar w:fldCharType="end"/>
      </w:r>
      <w:r w:rsidR="001522C4" w:rsidRPr="001522C4">
        <w:rPr>
          <w:lang w:val="en-US"/>
        </w:rPr>
        <w:t>. The discrepancies between databases highlight the importance of selecting appropriate sources to ensure a balanced and accurate representation of the research landscape.</w:t>
      </w:r>
    </w:p>
    <w:p w14:paraId="2BB69DEA" w14:textId="7B39F899" w:rsidR="00ED6A94" w:rsidRDefault="00ED6A94" w:rsidP="00221244">
      <w:pPr>
        <w:rPr>
          <w:lang w:val="en-US"/>
        </w:rPr>
      </w:pPr>
      <w:r w:rsidRPr="00ED6A94">
        <w:rPr>
          <w:lang w:val="en-US"/>
        </w:rPr>
        <w:t>In conclusion, this review underscores the significant impact of machine learning in predicting academic success and its growing prominence in educational research</w:t>
      </w:r>
      <w:r w:rsidR="00221244">
        <w:rPr>
          <w:lang w:val="en-US"/>
        </w:rPr>
        <w:t>.</w:t>
      </w:r>
      <w:r w:rsidR="0065266E" w:rsidRPr="0065266E">
        <w:t xml:space="preserve"> </w:t>
      </w:r>
      <w:r w:rsidR="0065266E" w:rsidRPr="0065266E">
        <w:rPr>
          <w:lang w:val="en-US"/>
        </w:rPr>
        <w:t>The findings highlight the potential of ML to revolutionize educational practices, but also call for greater methodological rigor, standardized terminology, and interdisciplinary collaboration to fully realize its benefits.</w:t>
      </w:r>
    </w:p>
    <w:p w14:paraId="18BA1623" w14:textId="507A785A" w:rsidR="004E5E20" w:rsidRDefault="00181959" w:rsidP="003062C8">
      <w:pPr>
        <w:pStyle w:val="Heading2"/>
        <w:numPr>
          <w:ilvl w:val="0"/>
          <w:numId w:val="11"/>
        </w:numPr>
        <w:rPr>
          <w:lang w:val="en-US"/>
        </w:rPr>
      </w:pPr>
      <w:r>
        <w:rPr>
          <w:lang w:val="en-US"/>
        </w:rPr>
        <w:t xml:space="preserve">Limitations and future </w:t>
      </w:r>
      <w:commentRangeStart w:id="8"/>
      <w:r>
        <w:rPr>
          <w:lang w:val="en-US"/>
        </w:rPr>
        <w:t>di</w:t>
      </w:r>
      <w:r w:rsidR="00470729">
        <w:rPr>
          <w:lang w:val="en-US"/>
        </w:rPr>
        <w:t>r</w:t>
      </w:r>
      <w:r>
        <w:rPr>
          <w:lang w:val="en-US"/>
        </w:rPr>
        <w:t>e</w:t>
      </w:r>
      <w:r w:rsidR="00470729">
        <w:rPr>
          <w:lang w:val="en-US"/>
        </w:rPr>
        <w:t>c</w:t>
      </w:r>
      <w:r>
        <w:rPr>
          <w:lang w:val="en-US"/>
        </w:rPr>
        <w:t>tions</w:t>
      </w:r>
      <w:commentRangeEnd w:id="8"/>
      <w:r w:rsidR="0065266E">
        <w:rPr>
          <w:rStyle w:val="CommentReference"/>
          <w:rFonts w:asciiTheme="minorHAnsi" w:eastAsiaTheme="minorHAnsi" w:hAnsiTheme="minorHAnsi" w:cstheme="minorBidi"/>
          <w:color w:val="auto"/>
        </w:rPr>
        <w:commentReference w:id="8"/>
      </w:r>
    </w:p>
    <w:p w14:paraId="70431AFC" w14:textId="26165690" w:rsidR="00D41F7A" w:rsidRPr="00D41F7A" w:rsidRDefault="00D41F7A" w:rsidP="00D41F7A">
      <w:pPr>
        <w:rPr>
          <w:lang w:val="en-US"/>
        </w:rPr>
      </w:pPr>
      <w:r w:rsidRPr="00D41F7A">
        <w:rPr>
          <w:lang w:val="en-US"/>
        </w:rPr>
        <w:t xml:space="preserve">While this study provides valuable insights into the application of </w:t>
      </w:r>
      <w:r w:rsidR="00065B06">
        <w:rPr>
          <w:lang w:val="en-US"/>
        </w:rPr>
        <w:t>ML</w:t>
      </w:r>
      <w:r w:rsidRPr="00D41F7A">
        <w:rPr>
          <w:lang w:val="en-US"/>
        </w:rPr>
        <w:t xml:space="preserve"> for predicting academic success, several limitations must be acknowledged. Firstly, the reliance on bibliometric data from the </w:t>
      </w:r>
      <w:r w:rsidR="00065B06">
        <w:rPr>
          <w:lang w:val="en-US"/>
        </w:rPr>
        <w:t>WOS</w:t>
      </w:r>
      <w:r w:rsidRPr="00D41F7A">
        <w:rPr>
          <w:lang w:val="en-US"/>
        </w:rPr>
        <w:t xml:space="preserve"> database may introduce selection bias, as WOS might not capture the entirety of relevant publications, especially those published in regional or non-indexed journals. </w:t>
      </w:r>
      <w:r w:rsidR="00E911A2">
        <w:rPr>
          <w:lang w:val="en-US"/>
        </w:rPr>
        <w:t>Similarly</w:t>
      </w:r>
      <w:r w:rsidRPr="00D41F7A">
        <w:rPr>
          <w:lang w:val="en-US"/>
        </w:rPr>
        <w:t>, the focus on specific keywords in the search strategy could have excluded studies employing alternative terminologies, thereby limiting the comprehensiveness of the analysis.</w:t>
      </w:r>
    </w:p>
    <w:p w14:paraId="169F6444" w14:textId="60F15C5F" w:rsidR="00D41F7A" w:rsidRPr="00D41F7A" w:rsidRDefault="00D41F7A" w:rsidP="00D41F7A">
      <w:pPr>
        <w:rPr>
          <w:lang w:val="en-US"/>
        </w:rPr>
      </w:pPr>
      <w:r w:rsidRPr="003A298D">
        <w:rPr>
          <w:highlight w:val="yellow"/>
          <w:lang w:val="en-US"/>
        </w:rPr>
        <w:lastRenderedPageBreak/>
        <w:t xml:space="preserve">Another limitation pertains to the variability in the quality and consistency of metadata across different publications. Inconsistencies in </w:t>
      </w:r>
      <w:commentRangeStart w:id="9"/>
      <w:r w:rsidRPr="003A298D">
        <w:rPr>
          <w:highlight w:val="yellow"/>
          <w:lang w:val="en-US"/>
        </w:rPr>
        <w:t>keyword</w:t>
      </w:r>
      <w:commentRangeEnd w:id="9"/>
      <w:r w:rsidR="003A298D" w:rsidRPr="003A298D">
        <w:rPr>
          <w:rStyle w:val="CommentReference"/>
          <w:highlight w:val="yellow"/>
        </w:rPr>
        <w:commentReference w:id="9"/>
      </w:r>
      <w:r w:rsidRPr="003A298D">
        <w:rPr>
          <w:highlight w:val="yellow"/>
          <w:lang w:val="en-US"/>
        </w:rPr>
        <w:t xml:space="preserve"> usage, authorship details, and citation practices can affect the reliability of bibliometric indicators.</w:t>
      </w:r>
      <w:r w:rsidRPr="00D41F7A">
        <w:rPr>
          <w:lang w:val="en-US"/>
        </w:rPr>
        <w:t xml:space="preserve"> Furthermore, the dynamic nature of the field means that recent publications, particularly from 2025, may not yet have accumulated sufficient citations to accurately reflect their impact, leading to potential underestimation of their significance.</w:t>
      </w:r>
    </w:p>
    <w:p w14:paraId="2F9EA3B0" w14:textId="77777777" w:rsidR="00E911A2" w:rsidRDefault="00E911A2" w:rsidP="00D41F7A">
      <w:pPr>
        <w:rPr>
          <w:lang w:val="en-US"/>
        </w:rPr>
      </w:pPr>
      <w:r w:rsidRPr="00E911A2">
        <w:rPr>
          <w:lang w:val="en-US"/>
        </w:rPr>
        <w:t>Future research should address these gaps by incorporating broader databases and more inclusive search strategies. Advanced text-mining techniques could uncover latent trends and themes, while longitudinal studies could track the evolution of ML applications in education over time.</w:t>
      </w:r>
    </w:p>
    <w:p w14:paraId="4921AC27" w14:textId="5B83C538" w:rsidR="00D41F7A" w:rsidRDefault="00E911A2" w:rsidP="00D41F7A">
      <w:pPr>
        <w:rPr>
          <w:lang w:val="en-US"/>
        </w:rPr>
      </w:pPr>
      <w:r w:rsidRPr="00E911A2">
        <w:rPr>
          <w:lang w:val="en-US"/>
        </w:rPr>
        <w:t>Integrating bibliometric analysis with qualitative assessments would provide deeper insights into the relevance of key studies. Collaboration between researchers, educators, and policymakers is essential to ensure ML models are effectively applied to enhance educational outcomes and support student success</w:t>
      </w:r>
      <w:r w:rsidR="00D41F7A" w:rsidRPr="00D41F7A">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257BEDAB" w14:textId="77777777" w:rsidR="00DB4188" w:rsidRPr="00DB4188" w:rsidRDefault="00403594" w:rsidP="00DB4188">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DB4188" w:rsidRPr="00DB4188">
        <w:rPr>
          <w:rFonts w:ascii="Calibri" w:hAnsi="Calibri" w:cs="Calibri"/>
        </w:rPr>
        <w:t xml:space="preserve">Abdelkader, H. E., Gad, A. G., </w:t>
      </w:r>
      <w:proofErr w:type="spellStart"/>
      <w:r w:rsidR="00DB4188" w:rsidRPr="00DB4188">
        <w:rPr>
          <w:rFonts w:ascii="Calibri" w:hAnsi="Calibri" w:cs="Calibri"/>
        </w:rPr>
        <w:t>Abohany</w:t>
      </w:r>
      <w:proofErr w:type="spellEnd"/>
      <w:r w:rsidR="00DB4188" w:rsidRPr="00DB4188">
        <w:rPr>
          <w:rFonts w:ascii="Calibri" w:hAnsi="Calibri" w:cs="Calibri"/>
        </w:rPr>
        <w:t xml:space="preserve">, A. A., &amp; Sorour, S. E. (2022). An Efficient Data Mining Technique for Assessing Satisfaction Level </w:t>
      </w:r>
      <w:proofErr w:type="gramStart"/>
      <w:r w:rsidR="00DB4188" w:rsidRPr="00DB4188">
        <w:rPr>
          <w:rFonts w:ascii="Calibri" w:hAnsi="Calibri" w:cs="Calibri"/>
        </w:rPr>
        <w:t>With</w:t>
      </w:r>
      <w:proofErr w:type="gramEnd"/>
      <w:r w:rsidR="00DB4188" w:rsidRPr="00DB4188">
        <w:rPr>
          <w:rFonts w:ascii="Calibri" w:hAnsi="Calibri" w:cs="Calibri"/>
        </w:rPr>
        <w:t xml:space="preserve"> Online Learning for Higher Education Students During the COVID-19. </w:t>
      </w:r>
      <w:r w:rsidR="00DB4188" w:rsidRPr="00DB4188">
        <w:rPr>
          <w:rFonts w:ascii="Calibri" w:hAnsi="Calibri" w:cs="Calibri"/>
          <w:i/>
          <w:iCs/>
        </w:rPr>
        <w:t>IEEE Access</w:t>
      </w:r>
      <w:r w:rsidR="00DB4188" w:rsidRPr="00DB4188">
        <w:rPr>
          <w:rFonts w:ascii="Calibri" w:hAnsi="Calibri" w:cs="Calibri"/>
        </w:rPr>
        <w:t xml:space="preserve">, </w:t>
      </w:r>
      <w:r w:rsidR="00DB4188" w:rsidRPr="00DB4188">
        <w:rPr>
          <w:rFonts w:ascii="Calibri" w:hAnsi="Calibri" w:cs="Calibri"/>
          <w:i/>
          <w:iCs/>
        </w:rPr>
        <w:t>10</w:t>
      </w:r>
      <w:r w:rsidR="00DB4188" w:rsidRPr="00DB4188">
        <w:rPr>
          <w:rFonts w:ascii="Calibri" w:hAnsi="Calibri" w:cs="Calibri"/>
        </w:rPr>
        <w:t>, 6286–6303. https://doi.org/10.1109/ACCESS.2022.3143035</w:t>
      </w:r>
    </w:p>
    <w:p w14:paraId="1E598CE5" w14:textId="77777777" w:rsidR="00DB4188" w:rsidRPr="00DB4188" w:rsidRDefault="00DB4188" w:rsidP="00DB4188">
      <w:pPr>
        <w:pStyle w:val="Bibliography"/>
        <w:rPr>
          <w:rFonts w:ascii="Calibri" w:hAnsi="Calibri" w:cs="Calibri"/>
        </w:rPr>
      </w:pPr>
      <w:r w:rsidRPr="00DB4188">
        <w:rPr>
          <w:rFonts w:ascii="Calibri" w:hAnsi="Calibri" w:cs="Calibri"/>
        </w:rPr>
        <w:t xml:space="preserve">Acosta-Gonzaga, E. (2023). The Effects of Self-Esteem and Academic Engagement on University Students’ Performance. </w:t>
      </w:r>
      <w:proofErr w:type="spellStart"/>
      <w:r w:rsidRPr="00DB4188">
        <w:rPr>
          <w:rFonts w:ascii="Calibri" w:hAnsi="Calibri" w:cs="Calibri"/>
          <w:i/>
          <w:iCs/>
        </w:rPr>
        <w:t>Behavioral</w:t>
      </w:r>
      <w:proofErr w:type="spellEnd"/>
      <w:r w:rsidRPr="00DB4188">
        <w:rPr>
          <w:rFonts w:ascii="Calibri" w:hAnsi="Calibri" w:cs="Calibri"/>
          <w:i/>
          <w:iCs/>
        </w:rPr>
        <w:t xml:space="preserve"> Sciences</w:t>
      </w:r>
      <w:r w:rsidRPr="00DB4188">
        <w:rPr>
          <w:rFonts w:ascii="Calibri" w:hAnsi="Calibri" w:cs="Calibri"/>
        </w:rPr>
        <w:t xml:space="preserve">, </w:t>
      </w:r>
      <w:r w:rsidRPr="00DB4188">
        <w:rPr>
          <w:rFonts w:ascii="Calibri" w:hAnsi="Calibri" w:cs="Calibri"/>
          <w:i/>
          <w:iCs/>
        </w:rPr>
        <w:t>13</w:t>
      </w:r>
      <w:r w:rsidRPr="00DB4188">
        <w:rPr>
          <w:rFonts w:ascii="Calibri" w:hAnsi="Calibri" w:cs="Calibri"/>
        </w:rPr>
        <w:t>(4), 348. https://doi.org/10.3390/bs13040348</w:t>
      </w:r>
    </w:p>
    <w:p w14:paraId="6C7EE383" w14:textId="77777777" w:rsidR="00DB4188" w:rsidRPr="00DB4188" w:rsidRDefault="00DB4188" w:rsidP="00DB4188">
      <w:pPr>
        <w:pStyle w:val="Bibliography"/>
        <w:rPr>
          <w:rFonts w:ascii="Calibri" w:hAnsi="Calibri" w:cs="Calibri"/>
        </w:rPr>
      </w:pPr>
      <w:proofErr w:type="spellStart"/>
      <w:r w:rsidRPr="00DB4188">
        <w:rPr>
          <w:rFonts w:ascii="Calibri" w:hAnsi="Calibri" w:cs="Calibri"/>
        </w:rPr>
        <w:t>Alshanqiti</w:t>
      </w:r>
      <w:proofErr w:type="spellEnd"/>
      <w:r w:rsidRPr="00DB4188">
        <w:rPr>
          <w:rFonts w:ascii="Calibri" w:hAnsi="Calibri" w:cs="Calibri"/>
        </w:rPr>
        <w:t xml:space="preserve">, A., &amp; </w:t>
      </w:r>
      <w:proofErr w:type="spellStart"/>
      <w:r w:rsidRPr="00DB4188">
        <w:rPr>
          <w:rFonts w:ascii="Calibri" w:hAnsi="Calibri" w:cs="Calibri"/>
        </w:rPr>
        <w:t>Namoun</w:t>
      </w:r>
      <w:proofErr w:type="spellEnd"/>
      <w:r w:rsidRPr="00DB4188">
        <w:rPr>
          <w:rFonts w:ascii="Calibri" w:hAnsi="Calibri" w:cs="Calibri"/>
        </w:rPr>
        <w:t xml:space="preserve">, A. (2020). Predicting Student Performance and Its Influential Factors Using Hybrid Regression and Multi-Label Classification. </w:t>
      </w:r>
      <w:r w:rsidRPr="00DB4188">
        <w:rPr>
          <w:rFonts w:ascii="Calibri" w:hAnsi="Calibri" w:cs="Calibri"/>
          <w:i/>
          <w:iCs/>
        </w:rPr>
        <w:t>IEEE Access</w:t>
      </w:r>
      <w:r w:rsidRPr="00DB4188">
        <w:rPr>
          <w:rFonts w:ascii="Calibri" w:hAnsi="Calibri" w:cs="Calibri"/>
        </w:rPr>
        <w:t xml:space="preserve">, </w:t>
      </w:r>
      <w:r w:rsidRPr="00DB4188">
        <w:rPr>
          <w:rFonts w:ascii="Calibri" w:hAnsi="Calibri" w:cs="Calibri"/>
          <w:i/>
          <w:iCs/>
        </w:rPr>
        <w:t>8</w:t>
      </w:r>
      <w:r w:rsidRPr="00DB4188">
        <w:rPr>
          <w:rFonts w:ascii="Calibri" w:hAnsi="Calibri" w:cs="Calibri"/>
        </w:rPr>
        <w:t>, 203827–203844. https://doi.org/10.1109/ACCESS.2020.3036572</w:t>
      </w:r>
    </w:p>
    <w:p w14:paraId="5AEB0CE1" w14:textId="77777777" w:rsidR="00DB4188" w:rsidRPr="00DB4188" w:rsidRDefault="00DB4188" w:rsidP="00DB4188">
      <w:pPr>
        <w:pStyle w:val="Bibliography"/>
        <w:rPr>
          <w:rFonts w:ascii="Calibri" w:hAnsi="Calibri" w:cs="Calibri"/>
        </w:rPr>
      </w:pPr>
      <w:proofErr w:type="spellStart"/>
      <w:r w:rsidRPr="00DB4188">
        <w:rPr>
          <w:rFonts w:ascii="Calibri" w:hAnsi="Calibri" w:cs="Calibri"/>
        </w:rPr>
        <w:t>Alyahyan</w:t>
      </w:r>
      <w:proofErr w:type="spellEnd"/>
      <w:r w:rsidRPr="00DB4188">
        <w:rPr>
          <w:rFonts w:ascii="Calibri" w:hAnsi="Calibri" w:cs="Calibri"/>
        </w:rPr>
        <w:t xml:space="preserve">, E., &amp; </w:t>
      </w:r>
      <w:proofErr w:type="spellStart"/>
      <w:r w:rsidRPr="00DB4188">
        <w:rPr>
          <w:rFonts w:ascii="Calibri" w:hAnsi="Calibri" w:cs="Calibri"/>
        </w:rPr>
        <w:t>Düştegör</w:t>
      </w:r>
      <w:proofErr w:type="spellEnd"/>
      <w:r w:rsidRPr="00DB4188">
        <w:rPr>
          <w:rFonts w:ascii="Calibri" w:hAnsi="Calibri" w:cs="Calibri"/>
        </w:rPr>
        <w:t xml:space="preserve">, D. (2020). Predicting academic success in higher education: Literature review and best practices. </w:t>
      </w:r>
      <w:r w:rsidRPr="00DB4188">
        <w:rPr>
          <w:rFonts w:ascii="Calibri" w:hAnsi="Calibri" w:cs="Calibri"/>
          <w:i/>
          <w:iCs/>
        </w:rPr>
        <w:t>International Journal of Educational Technology in Higher Education</w:t>
      </w:r>
      <w:r w:rsidRPr="00DB4188">
        <w:rPr>
          <w:rFonts w:ascii="Calibri" w:hAnsi="Calibri" w:cs="Calibri"/>
        </w:rPr>
        <w:t xml:space="preserve">, </w:t>
      </w:r>
      <w:r w:rsidRPr="00DB4188">
        <w:rPr>
          <w:rFonts w:ascii="Calibri" w:hAnsi="Calibri" w:cs="Calibri"/>
          <w:i/>
          <w:iCs/>
        </w:rPr>
        <w:t>17</w:t>
      </w:r>
      <w:r w:rsidRPr="00DB4188">
        <w:rPr>
          <w:rFonts w:ascii="Calibri" w:hAnsi="Calibri" w:cs="Calibri"/>
        </w:rPr>
        <w:t>(1), 3. https://doi.org/10.1186/s41239-020-0177-7</w:t>
      </w:r>
    </w:p>
    <w:p w14:paraId="0659E9FC" w14:textId="77777777" w:rsidR="00DB4188" w:rsidRPr="00DB4188" w:rsidRDefault="00DB4188" w:rsidP="00DB4188">
      <w:pPr>
        <w:pStyle w:val="Bibliography"/>
        <w:rPr>
          <w:rFonts w:ascii="Calibri" w:hAnsi="Calibri" w:cs="Calibri"/>
        </w:rPr>
      </w:pPr>
      <w:r w:rsidRPr="00DB4188">
        <w:rPr>
          <w:rFonts w:ascii="Calibri" w:hAnsi="Calibri" w:cs="Calibri"/>
        </w:rPr>
        <w:t xml:space="preserve">Balaji, P., </w:t>
      </w:r>
      <w:proofErr w:type="spellStart"/>
      <w:r w:rsidRPr="00DB4188">
        <w:rPr>
          <w:rFonts w:ascii="Calibri" w:hAnsi="Calibri" w:cs="Calibri"/>
        </w:rPr>
        <w:t>Alelyani</w:t>
      </w:r>
      <w:proofErr w:type="spellEnd"/>
      <w:r w:rsidRPr="00DB4188">
        <w:rPr>
          <w:rFonts w:ascii="Calibri" w:hAnsi="Calibri" w:cs="Calibri"/>
        </w:rPr>
        <w:t xml:space="preserve">, S., </w:t>
      </w:r>
      <w:proofErr w:type="spellStart"/>
      <w:r w:rsidRPr="00DB4188">
        <w:rPr>
          <w:rFonts w:ascii="Calibri" w:hAnsi="Calibri" w:cs="Calibri"/>
        </w:rPr>
        <w:t>Qahmash</w:t>
      </w:r>
      <w:proofErr w:type="spellEnd"/>
      <w:r w:rsidRPr="00DB4188">
        <w:rPr>
          <w:rFonts w:ascii="Calibri" w:hAnsi="Calibri" w:cs="Calibri"/>
        </w:rPr>
        <w:t xml:space="preserve">, A., &amp; Mohana, M. (2021). Contributions of Machine Learning Models towards Student Academic Performance Prediction: A Systematic Review. </w:t>
      </w:r>
      <w:r w:rsidRPr="00DB4188">
        <w:rPr>
          <w:rFonts w:ascii="Calibri" w:hAnsi="Calibri" w:cs="Calibri"/>
          <w:i/>
          <w:iCs/>
        </w:rPr>
        <w:t>Applied Sciences</w:t>
      </w:r>
      <w:r w:rsidRPr="00DB4188">
        <w:rPr>
          <w:rFonts w:ascii="Calibri" w:hAnsi="Calibri" w:cs="Calibri"/>
        </w:rPr>
        <w:t xml:space="preserve">, </w:t>
      </w:r>
      <w:r w:rsidRPr="00DB4188">
        <w:rPr>
          <w:rFonts w:ascii="Calibri" w:hAnsi="Calibri" w:cs="Calibri"/>
          <w:i/>
          <w:iCs/>
        </w:rPr>
        <w:t>11</w:t>
      </w:r>
      <w:r w:rsidRPr="00DB4188">
        <w:rPr>
          <w:rFonts w:ascii="Calibri" w:hAnsi="Calibri" w:cs="Calibri"/>
        </w:rPr>
        <w:t>(21), Article 21. https://doi.org/10.3390/app112110007</w:t>
      </w:r>
    </w:p>
    <w:p w14:paraId="42721EA5" w14:textId="77777777" w:rsidR="00DB4188" w:rsidRPr="00DB4188" w:rsidRDefault="00DB4188" w:rsidP="00DB4188">
      <w:pPr>
        <w:pStyle w:val="Bibliography"/>
        <w:rPr>
          <w:rFonts w:ascii="Calibri" w:hAnsi="Calibri" w:cs="Calibri"/>
        </w:rPr>
      </w:pPr>
      <w:r w:rsidRPr="00DB4188">
        <w:rPr>
          <w:rFonts w:ascii="Calibri" w:hAnsi="Calibri" w:cs="Calibri"/>
        </w:rPr>
        <w:t xml:space="preserve">Bertolini, R., Finch, S. J., &amp; Nehm, R. H. (2021). Testing the Impact of Novel Assessment Sources and Machine Learning Methods on Predictive Outcome </w:t>
      </w:r>
      <w:proofErr w:type="spellStart"/>
      <w:r w:rsidRPr="00DB4188">
        <w:rPr>
          <w:rFonts w:ascii="Calibri" w:hAnsi="Calibri" w:cs="Calibri"/>
        </w:rPr>
        <w:t>Modeling</w:t>
      </w:r>
      <w:proofErr w:type="spellEnd"/>
      <w:r w:rsidRPr="00DB4188">
        <w:rPr>
          <w:rFonts w:ascii="Calibri" w:hAnsi="Calibri" w:cs="Calibri"/>
        </w:rPr>
        <w:t xml:space="preserve"> in Undergraduate Biology. </w:t>
      </w:r>
      <w:r w:rsidRPr="00DB4188">
        <w:rPr>
          <w:rFonts w:ascii="Calibri" w:hAnsi="Calibri" w:cs="Calibri"/>
          <w:i/>
          <w:iCs/>
        </w:rPr>
        <w:t>Journal of Science Education and Technology</w:t>
      </w:r>
      <w:r w:rsidRPr="00DB4188">
        <w:rPr>
          <w:rFonts w:ascii="Calibri" w:hAnsi="Calibri" w:cs="Calibri"/>
        </w:rPr>
        <w:t xml:space="preserve">, </w:t>
      </w:r>
      <w:r w:rsidRPr="00DB4188">
        <w:rPr>
          <w:rFonts w:ascii="Calibri" w:hAnsi="Calibri" w:cs="Calibri"/>
          <w:i/>
          <w:iCs/>
        </w:rPr>
        <w:t>30</w:t>
      </w:r>
      <w:r w:rsidRPr="00DB4188">
        <w:rPr>
          <w:rFonts w:ascii="Calibri" w:hAnsi="Calibri" w:cs="Calibri"/>
        </w:rPr>
        <w:t>(2), 193–209. https://doi.org/10.1007/s10956-020-09888-8</w:t>
      </w:r>
    </w:p>
    <w:p w14:paraId="2F0E7F54" w14:textId="77777777" w:rsidR="00DB4188" w:rsidRPr="00DB4188" w:rsidRDefault="00DB4188" w:rsidP="00DB4188">
      <w:pPr>
        <w:pStyle w:val="Bibliography"/>
        <w:rPr>
          <w:rFonts w:ascii="Calibri" w:hAnsi="Calibri" w:cs="Calibri"/>
        </w:rPr>
      </w:pPr>
      <w:r w:rsidRPr="00DB4188">
        <w:rPr>
          <w:rFonts w:ascii="Calibri" w:hAnsi="Calibri" w:cs="Calibri"/>
        </w:rPr>
        <w:lastRenderedPageBreak/>
        <w:t xml:space="preserve">Birkle, C., Pendlebury, D. A., Schnell, J., &amp; Adams, J. (2020). Web of Science as a data source for research on scientific and scholarly activity. </w:t>
      </w:r>
      <w:r w:rsidRPr="00DB4188">
        <w:rPr>
          <w:rFonts w:ascii="Calibri" w:hAnsi="Calibri" w:cs="Calibri"/>
          <w:i/>
          <w:iCs/>
        </w:rPr>
        <w:t>Quantitative Science Studies</w:t>
      </w:r>
      <w:r w:rsidRPr="00DB4188">
        <w:rPr>
          <w:rFonts w:ascii="Calibri" w:hAnsi="Calibri" w:cs="Calibri"/>
        </w:rPr>
        <w:t xml:space="preserve">, </w:t>
      </w:r>
      <w:r w:rsidRPr="00DB4188">
        <w:rPr>
          <w:rFonts w:ascii="Calibri" w:hAnsi="Calibri" w:cs="Calibri"/>
          <w:i/>
          <w:iCs/>
        </w:rPr>
        <w:t>1</w:t>
      </w:r>
      <w:r w:rsidRPr="00DB4188">
        <w:rPr>
          <w:rFonts w:ascii="Calibri" w:hAnsi="Calibri" w:cs="Calibri"/>
        </w:rPr>
        <w:t>(1), 363–376. https://doi.org/10.1162/qss_a_00018</w:t>
      </w:r>
    </w:p>
    <w:p w14:paraId="5A3775C2" w14:textId="77777777" w:rsidR="00DB4188" w:rsidRPr="00DB4188" w:rsidRDefault="00DB4188" w:rsidP="00DB4188">
      <w:pPr>
        <w:pStyle w:val="Bibliography"/>
        <w:rPr>
          <w:rFonts w:ascii="Calibri" w:hAnsi="Calibri" w:cs="Calibri"/>
        </w:rPr>
      </w:pPr>
      <w:r w:rsidRPr="00DB4188">
        <w:rPr>
          <w:rFonts w:ascii="Calibri" w:hAnsi="Calibri" w:cs="Calibri"/>
        </w:rPr>
        <w:t xml:space="preserve">Bregant, B. (2025). </w:t>
      </w:r>
      <w:r w:rsidRPr="00DB4188">
        <w:rPr>
          <w:rFonts w:ascii="Calibri" w:hAnsi="Calibri" w:cs="Calibri"/>
          <w:i/>
          <w:iCs/>
        </w:rPr>
        <w:t>Statistics code of the article</w:t>
      </w:r>
      <w:r w:rsidRPr="00DB4188">
        <w:rPr>
          <w:rFonts w:ascii="Calibri" w:hAnsi="Calibri" w:cs="Calibri"/>
        </w:rPr>
        <w:t xml:space="preserve"> [Repository]. </w:t>
      </w:r>
      <w:proofErr w:type="spellStart"/>
      <w:r w:rsidRPr="00DB4188">
        <w:rPr>
          <w:rFonts w:ascii="Calibri" w:hAnsi="Calibri" w:cs="Calibri"/>
        </w:rPr>
        <w:t>Github</w:t>
      </w:r>
      <w:proofErr w:type="spellEnd"/>
      <w:r w:rsidRPr="00DB4188">
        <w:rPr>
          <w:rFonts w:ascii="Calibri" w:hAnsi="Calibri" w:cs="Calibri"/>
        </w:rPr>
        <w:t>. https://github.com/borbregant/Doktorat_all/blob/main/raziskovalni_seminar/obdelava.ipynb</w:t>
      </w:r>
    </w:p>
    <w:p w14:paraId="1CAD6ED1" w14:textId="77777777" w:rsidR="00DB4188" w:rsidRPr="00DB4188" w:rsidRDefault="00DB4188" w:rsidP="00DB4188">
      <w:pPr>
        <w:pStyle w:val="Bibliography"/>
        <w:rPr>
          <w:rFonts w:ascii="Calibri" w:hAnsi="Calibri" w:cs="Calibri"/>
        </w:rPr>
      </w:pPr>
      <w:r w:rsidRPr="00DB4188">
        <w:rPr>
          <w:rFonts w:ascii="Calibri" w:hAnsi="Calibri" w:cs="Calibri"/>
        </w:rPr>
        <w:t xml:space="preserve">Bregant, B., </w:t>
      </w:r>
      <w:proofErr w:type="spellStart"/>
      <w:r w:rsidRPr="00DB4188">
        <w:rPr>
          <w:rFonts w:ascii="Calibri" w:hAnsi="Calibri" w:cs="Calibri"/>
        </w:rPr>
        <w:t>Doz</w:t>
      </w:r>
      <w:proofErr w:type="spellEnd"/>
      <w:r w:rsidRPr="00DB4188">
        <w:rPr>
          <w:rFonts w:ascii="Calibri" w:hAnsi="Calibri" w:cs="Calibri"/>
        </w:rPr>
        <w:t xml:space="preserve">, D., &amp; </w:t>
      </w:r>
      <w:proofErr w:type="spellStart"/>
      <w:r w:rsidRPr="00DB4188">
        <w:rPr>
          <w:rFonts w:ascii="Calibri" w:hAnsi="Calibri" w:cs="Calibri"/>
        </w:rPr>
        <w:t>Hudovernik</w:t>
      </w:r>
      <w:proofErr w:type="spellEnd"/>
      <w:r w:rsidRPr="00DB4188">
        <w:rPr>
          <w:rFonts w:ascii="Calibri" w:hAnsi="Calibri" w:cs="Calibri"/>
        </w:rPr>
        <w:t xml:space="preserve">, S. (2025). Factors influencing tandem learning in mathematics. </w:t>
      </w:r>
      <w:r w:rsidRPr="00DB4188">
        <w:rPr>
          <w:rFonts w:ascii="Calibri" w:hAnsi="Calibri" w:cs="Calibri"/>
          <w:i/>
          <w:iCs/>
        </w:rPr>
        <w:t>International Journal of Instruction</w:t>
      </w:r>
      <w:r w:rsidRPr="00DB4188">
        <w:rPr>
          <w:rFonts w:ascii="Calibri" w:hAnsi="Calibri" w:cs="Calibri"/>
        </w:rPr>
        <w:t xml:space="preserve">, </w:t>
      </w:r>
      <w:r w:rsidRPr="00DB4188">
        <w:rPr>
          <w:rFonts w:ascii="Calibri" w:hAnsi="Calibri" w:cs="Calibri"/>
          <w:i/>
          <w:iCs/>
        </w:rPr>
        <w:t>18</w:t>
      </w:r>
      <w:r w:rsidRPr="00DB4188">
        <w:rPr>
          <w:rFonts w:ascii="Calibri" w:hAnsi="Calibri" w:cs="Calibri"/>
        </w:rPr>
        <w:t>(1), 437–463.</w:t>
      </w:r>
    </w:p>
    <w:p w14:paraId="44810B83" w14:textId="77777777" w:rsidR="00DB4188" w:rsidRPr="00DB4188" w:rsidRDefault="00DB4188" w:rsidP="00DB4188">
      <w:pPr>
        <w:pStyle w:val="Bibliography"/>
        <w:rPr>
          <w:rFonts w:ascii="Calibri" w:hAnsi="Calibri" w:cs="Calibri"/>
        </w:rPr>
      </w:pPr>
      <w:r w:rsidRPr="00DB4188">
        <w:rPr>
          <w:rFonts w:ascii="Calibri" w:hAnsi="Calibri" w:cs="Calibri"/>
        </w:rPr>
        <w:t xml:space="preserve">Burman, I., Som, S., &amp; Hossain, S. A. (2021). Model for </w:t>
      </w:r>
      <w:proofErr w:type="spellStart"/>
      <w:r w:rsidRPr="00DB4188">
        <w:rPr>
          <w:rFonts w:ascii="Calibri" w:hAnsi="Calibri" w:cs="Calibri"/>
        </w:rPr>
        <w:t>Analyzing</w:t>
      </w:r>
      <w:proofErr w:type="spellEnd"/>
      <w:r w:rsidRPr="00DB4188">
        <w:rPr>
          <w:rFonts w:ascii="Calibri" w:hAnsi="Calibri" w:cs="Calibri"/>
        </w:rPr>
        <w:t xml:space="preserve"> Psychological Parameters Recommending Student Learning </w:t>
      </w:r>
      <w:proofErr w:type="spellStart"/>
      <w:r w:rsidRPr="00DB4188">
        <w:rPr>
          <w:rFonts w:ascii="Calibri" w:hAnsi="Calibri" w:cs="Calibri"/>
        </w:rPr>
        <w:t>Behavior</w:t>
      </w:r>
      <w:proofErr w:type="spellEnd"/>
      <w:r w:rsidRPr="00DB4188">
        <w:rPr>
          <w:rFonts w:ascii="Calibri" w:hAnsi="Calibri" w:cs="Calibri"/>
        </w:rPr>
        <w:t xml:space="preserve"> using Machine Learning. </w:t>
      </w:r>
      <w:r w:rsidRPr="00DB4188">
        <w:rPr>
          <w:rFonts w:ascii="Calibri" w:hAnsi="Calibri" w:cs="Calibri"/>
          <w:i/>
          <w:iCs/>
        </w:rPr>
        <w:t>International Journal of Computing and Digital Systems</w:t>
      </w:r>
      <w:r w:rsidRPr="00DB4188">
        <w:rPr>
          <w:rFonts w:ascii="Calibri" w:hAnsi="Calibri" w:cs="Calibri"/>
        </w:rPr>
        <w:t xml:space="preserve">, </w:t>
      </w:r>
      <w:r w:rsidRPr="00DB4188">
        <w:rPr>
          <w:rFonts w:ascii="Calibri" w:hAnsi="Calibri" w:cs="Calibri"/>
          <w:i/>
          <w:iCs/>
        </w:rPr>
        <w:t>10</w:t>
      </w:r>
      <w:r w:rsidRPr="00DB4188">
        <w:rPr>
          <w:rFonts w:ascii="Calibri" w:hAnsi="Calibri" w:cs="Calibri"/>
        </w:rPr>
        <w:t>(1), 973–990. https://doi.org/10.12785/ijcds/100188</w:t>
      </w:r>
    </w:p>
    <w:p w14:paraId="25A37449" w14:textId="77777777" w:rsidR="00DB4188" w:rsidRPr="00DB4188" w:rsidRDefault="00DB4188" w:rsidP="00DB4188">
      <w:pPr>
        <w:pStyle w:val="Bibliography"/>
        <w:rPr>
          <w:rFonts w:ascii="Calibri" w:hAnsi="Calibri" w:cs="Calibri"/>
        </w:rPr>
      </w:pPr>
      <w:r w:rsidRPr="00DB4188">
        <w:rPr>
          <w:rFonts w:ascii="Calibri" w:hAnsi="Calibri" w:cs="Calibri"/>
        </w:rPr>
        <w:t xml:space="preserve">Cankaya, B., Roberts, R., Douglas, S., Vigness, R., &amp; </w:t>
      </w:r>
      <w:proofErr w:type="spellStart"/>
      <w:r w:rsidRPr="00DB4188">
        <w:rPr>
          <w:rFonts w:ascii="Calibri" w:hAnsi="Calibri" w:cs="Calibri"/>
        </w:rPr>
        <w:t>Oztekin</w:t>
      </w:r>
      <w:proofErr w:type="spellEnd"/>
      <w:r w:rsidRPr="00DB4188">
        <w:rPr>
          <w:rFonts w:ascii="Calibri" w:hAnsi="Calibri" w:cs="Calibri"/>
        </w:rPr>
        <w:t xml:space="preserve">, A. (2024). What postpones degree completion? Discovering key predictors of undergraduate degree completion through explainable artificial intelligence (XAI). </w:t>
      </w:r>
      <w:r w:rsidRPr="00DB4188">
        <w:rPr>
          <w:rFonts w:ascii="Calibri" w:hAnsi="Calibri" w:cs="Calibri"/>
          <w:i/>
          <w:iCs/>
        </w:rPr>
        <w:t>Journal of Marketing Analytics</w:t>
      </w:r>
      <w:r w:rsidRPr="00DB4188">
        <w:rPr>
          <w:rFonts w:ascii="Calibri" w:hAnsi="Calibri" w:cs="Calibri"/>
        </w:rPr>
        <w:t>. https://doi.org/10.1057/s41270-024-00290-6</w:t>
      </w:r>
    </w:p>
    <w:p w14:paraId="0AB0EA3E" w14:textId="77777777" w:rsidR="00DB4188" w:rsidRPr="00DB4188" w:rsidRDefault="00DB4188" w:rsidP="00DB4188">
      <w:pPr>
        <w:pStyle w:val="Bibliography"/>
        <w:rPr>
          <w:rFonts w:ascii="Calibri" w:hAnsi="Calibri" w:cs="Calibri"/>
        </w:rPr>
      </w:pPr>
      <w:r w:rsidRPr="00DB4188">
        <w:rPr>
          <w:rFonts w:ascii="Calibri" w:hAnsi="Calibri" w:cs="Calibri"/>
        </w:rPr>
        <w:t xml:space="preserve">Chen, J. J., &amp; Lin, J. C. (2024). Artificial intelligence as a double-edged sword: Wielding the POWER principles to maximize its positive effects and minimize its negative effects. </w:t>
      </w:r>
      <w:r w:rsidRPr="00DB4188">
        <w:rPr>
          <w:rFonts w:ascii="Calibri" w:hAnsi="Calibri" w:cs="Calibri"/>
          <w:i/>
          <w:iCs/>
        </w:rPr>
        <w:t>Contemporary Issues in Early Childhood</w:t>
      </w:r>
      <w:r w:rsidRPr="00DB4188">
        <w:rPr>
          <w:rFonts w:ascii="Calibri" w:hAnsi="Calibri" w:cs="Calibri"/>
        </w:rPr>
        <w:t xml:space="preserve">, </w:t>
      </w:r>
      <w:r w:rsidRPr="00DB4188">
        <w:rPr>
          <w:rFonts w:ascii="Calibri" w:hAnsi="Calibri" w:cs="Calibri"/>
          <w:i/>
          <w:iCs/>
        </w:rPr>
        <w:t>25</w:t>
      </w:r>
      <w:r w:rsidRPr="00DB4188">
        <w:rPr>
          <w:rFonts w:ascii="Calibri" w:hAnsi="Calibri" w:cs="Calibri"/>
        </w:rPr>
        <w:t>(1), 146–153. https://doi.org/10.1177/14639491231169813</w:t>
      </w:r>
    </w:p>
    <w:p w14:paraId="4016F835" w14:textId="77777777" w:rsidR="00DB4188" w:rsidRPr="00DB4188" w:rsidRDefault="00DB4188" w:rsidP="00DB4188">
      <w:pPr>
        <w:pStyle w:val="Bibliography"/>
        <w:rPr>
          <w:rFonts w:ascii="Calibri" w:hAnsi="Calibri" w:cs="Calibri"/>
        </w:rPr>
      </w:pPr>
      <w:r w:rsidRPr="00DB4188">
        <w:rPr>
          <w:rFonts w:ascii="Calibri" w:hAnsi="Calibri" w:cs="Calibri"/>
        </w:rPr>
        <w:t xml:space="preserve">Davies, H. C., Eynon, R., &amp; Salveson, C. (2021). The Mobilisation of AI in Education: A </w:t>
      </w:r>
      <w:proofErr w:type="spellStart"/>
      <w:r w:rsidRPr="00DB4188">
        <w:rPr>
          <w:rFonts w:ascii="Calibri" w:hAnsi="Calibri" w:cs="Calibri"/>
        </w:rPr>
        <w:t>Bourdieusean</w:t>
      </w:r>
      <w:proofErr w:type="spellEnd"/>
      <w:r w:rsidRPr="00DB4188">
        <w:rPr>
          <w:rFonts w:ascii="Calibri" w:hAnsi="Calibri" w:cs="Calibri"/>
        </w:rPr>
        <w:t xml:space="preserve"> Field Analysis. </w:t>
      </w:r>
      <w:r w:rsidRPr="00DB4188">
        <w:rPr>
          <w:rFonts w:ascii="Calibri" w:hAnsi="Calibri" w:cs="Calibri"/>
          <w:i/>
          <w:iCs/>
        </w:rPr>
        <w:t>Sociology</w:t>
      </w:r>
      <w:r w:rsidRPr="00DB4188">
        <w:rPr>
          <w:rFonts w:ascii="Calibri" w:hAnsi="Calibri" w:cs="Calibri"/>
        </w:rPr>
        <w:t xml:space="preserve">, </w:t>
      </w:r>
      <w:r w:rsidRPr="00DB4188">
        <w:rPr>
          <w:rFonts w:ascii="Calibri" w:hAnsi="Calibri" w:cs="Calibri"/>
          <w:i/>
          <w:iCs/>
        </w:rPr>
        <w:t>55</w:t>
      </w:r>
      <w:r w:rsidRPr="00DB4188">
        <w:rPr>
          <w:rFonts w:ascii="Calibri" w:hAnsi="Calibri" w:cs="Calibri"/>
        </w:rPr>
        <w:t>(3), 539–560. https://doi.org/10.1177/0038038520967888</w:t>
      </w:r>
    </w:p>
    <w:p w14:paraId="4C3CDF1F" w14:textId="77777777" w:rsidR="00DB4188" w:rsidRPr="00DB4188" w:rsidRDefault="00DB4188" w:rsidP="00DB4188">
      <w:pPr>
        <w:pStyle w:val="Bibliography"/>
        <w:rPr>
          <w:rFonts w:ascii="Calibri" w:hAnsi="Calibri" w:cs="Calibri"/>
        </w:rPr>
      </w:pPr>
      <w:r w:rsidRPr="00DB4188">
        <w:rPr>
          <w:rFonts w:ascii="Calibri" w:hAnsi="Calibri" w:cs="Calibri"/>
        </w:rPr>
        <w:t>Delgado‐Quirós, L., Aguillo, I. F., Martín‐Martín, A., López‐</w:t>
      </w:r>
      <w:proofErr w:type="spellStart"/>
      <w:r w:rsidRPr="00DB4188">
        <w:rPr>
          <w:rFonts w:ascii="Calibri" w:hAnsi="Calibri" w:cs="Calibri"/>
        </w:rPr>
        <w:t>Cózar</w:t>
      </w:r>
      <w:proofErr w:type="spellEnd"/>
      <w:r w:rsidRPr="00DB4188">
        <w:rPr>
          <w:rFonts w:ascii="Calibri" w:hAnsi="Calibri" w:cs="Calibri"/>
        </w:rPr>
        <w:t xml:space="preserve">, E. D., Orduña‐Malea, E., &amp; Ortega, J. L. (2024). Why are these publications missing? Uncovering the reasons behind the exclusion of documents in free‐access scholarly databases. </w:t>
      </w:r>
      <w:r w:rsidRPr="00DB4188">
        <w:rPr>
          <w:rFonts w:ascii="Calibri" w:hAnsi="Calibri" w:cs="Calibri"/>
          <w:i/>
          <w:iCs/>
        </w:rPr>
        <w:t>Journal of the Association for Information Science and Technology</w:t>
      </w:r>
      <w:r w:rsidRPr="00DB4188">
        <w:rPr>
          <w:rFonts w:ascii="Calibri" w:hAnsi="Calibri" w:cs="Calibri"/>
        </w:rPr>
        <w:t xml:space="preserve">, </w:t>
      </w:r>
      <w:r w:rsidRPr="00DB4188">
        <w:rPr>
          <w:rFonts w:ascii="Calibri" w:hAnsi="Calibri" w:cs="Calibri"/>
          <w:i/>
          <w:iCs/>
        </w:rPr>
        <w:t>75</w:t>
      </w:r>
      <w:r w:rsidRPr="00DB4188">
        <w:rPr>
          <w:rFonts w:ascii="Calibri" w:hAnsi="Calibri" w:cs="Calibri"/>
        </w:rPr>
        <w:t>(1), 43–58. https://doi.org/10.1002/asi.24839</w:t>
      </w:r>
    </w:p>
    <w:p w14:paraId="5648883E" w14:textId="77777777" w:rsidR="00DB4188" w:rsidRPr="00DB4188" w:rsidRDefault="00DB4188" w:rsidP="00DB4188">
      <w:pPr>
        <w:pStyle w:val="Bibliography"/>
        <w:rPr>
          <w:rFonts w:ascii="Calibri" w:hAnsi="Calibri" w:cs="Calibri"/>
        </w:rPr>
      </w:pPr>
      <w:proofErr w:type="spellStart"/>
      <w:r w:rsidRPr="00DB4188">
        <w:rPr>
          <w:rFonts w:ascii="Calibri" w:hAnsi="Calibri" w:cs="Calibri"/>
        </w:rPr>
        <w:lastRenderedPageBreak/>
        <w:t>Donthu</w:t>
      </w:r>
      <w:proofErr w:type="spellEnd"/>
      <w:r w:rsidRPr="00DB4188">
        <w:rPr>
          <w:rFonts w:ascii="Calibri" w:hAnsi="Calibri" w:cs="Calibri"/>
        </w:rPr>
        <w:t xml:space="preserve">, N., Kumar, S., Mukherjee, D., Pandey, N., &amp; Lim, W. M. (2021). How to conduct a bibliometric analysis: An overview and guidelines. </w:t>
      </w:r>
      <w:r w:rsidRPr="00DB4188">
        <w:rPr>
          <w:rFonts w:ascii="Calibri" w:hAnsi="Calibri" w:cs="Calibri"/>
          <w:i/>
          <w:iCs/>
        </w:rPr>
        <w:t>Journal of Business Research</w:t>
      </w:r>
      <w:r w:rsidRPr="00DB4188">
        <w:rPr>
          <w:rFonts w:ascii="Calibri" w:hAnsi="Calibri" w:cs="Calibri"/>
        </w:rPr>
        <w:t xml:space="preserve">, </w:t>
      </w:r>
      <w:r w:rsidRPr="00DB4188">
        <w:rPr>
          <w:rFonts w:ascii="Calibri" w:hAnsi="Calibri" w:cs="Calibri"/>
          <w:i/>
          <w:iCs/>
        </w:rPr>
        <w:t>133</w:t>
      </w:r>
      <w:r w:rsidRPr="00DB4188">
        <w:rPr>
          <w:rFonts w:ascii="Calibri" w:hAnsi="Calibri" w:cs="Calibri"/>
        </w:rPr>
        <w:t>, 285–296. https://doi.org/10.1016/j.jbusres.2021.04.070</w:t>
      </w:r>
    </w:p>
    <w:p w14:paraId="379FA683" w14:textId="77777777" w:rsidR="00DB4188" w:rsidRPr="00DB4188" w:rsidRDefault="00DB4188" w:rsidP="00DB4188">
      <w:pPr>
        <w:pStyle w:val="Bibliography"/>
        <w:rPr>
          <w:rFonts w:ascii="Calibri" w:hAnsi="Calibri" w:cs="Calibri"/>
        </w:rPr>
      </w:pPr>
      <w:r w:rsidRPr="00DB4188">
        <w:rPr>
          <w:rFonts w:ascii="Calibri" w:hAnsi="Calibri" w:cs="Calibri"/>
        </w:rPr>
        <w:t xml:space="preserve">Edgerton, E., &amp; McKechnie, J. (2023). The relationship between student’s perceptions of their school environment and academic achievement. </w:t>
      </w:r>
      <w:r w:rsidRPr="00DB4188">
        <w:rPr>
          <w:rFonts w:ascii="Calibri" w:hAnsi="Calibri" w:cs="Calibri"/>
          <w:i/>
          <w:iCs/>
        </w:rPr>
        <w:t>Frontiers in Psychology</w:t>
      </w:r>
      <w:r w:rsidRPr="00DB4188">
        <w:rPr>
          <w:rFonts w:ascii="Calibri" w:hAnsi="Calibri" w:cs="Calibri"/>
        </w:rPr>
        <w:t xml:space="preserve">, </w:t>
      </w:r>
      <w:r w:rsidRPr="00DB4188">
        <w:rPr>
          <w:rFonts w:ascii="Calibri" w:hAnsi="Calibri" w:cs="Calibri"/>
          <w:i/>
          <w:iCs/>
        </w:rPr>
        <w:t>13</w:t>
      </w:r>
      <w:r w:rsidRPr="00DB4188">
        <w:rPr>
          <w:rFonts w:ascii="Calibri" w:hAnsi="Calibri" w:cs="Calibri"/>
        </w:rPr>
        <w:t>, 959259. https://doi.org/10.3389/fpsyg.2022.959259</w:t>
      </w:r>
    </w:p>
    <w:p w14:paraId="02C3D054" w14:textId="77777777" w:rsidR="00DB4188" w:rsidRPr="00DB4188" w:rsidRDefault="00DB4188" w:rsidP="00DB4188">
      <w:pPr>
        <w:pStyle w:val="Bibliography"/>
        <w:rPr>
          <w:rFonts w:ascii="Calibri" w:hAnsi="Calibri" w:cs="Calibri"/>
        </w:rPr>
      </w:pPr>
      <w:r w:rsidRPr="00DB4188">
        <w:rPr>
          <w:rFonts w:ascii="Calibri" w:hAnsi="Calibri" w:cs="Calibri"/>
        </w:rPr>
        <w:t xml:space="preserve">Guanin-Fajardo, J. H., </w:t>
      </w:r>
      <w:proofErr w:type="spellStart"/>
      <w:r w:rsidRPr="00DB4188">
        <w:rPr>
          <w:rFonts w:ascii="Calibri" w:hAnsi="Calibri" w:cs="Calibri"/>
        </w:rPr>
        <w:t>Guaña</w:t>
      </w:r>
      <w:proofErr w:type="spellEnd"/>
      <w:r w:rsidRPr="00DB4188">
        <w:rPr>
          <w:rFonts w:ascii="Calibri" w:hAnsi="Calibri" w:cs="Calibri"/>
        </w:rPr>
        <w:t xml:space="preserve">-Moya, J., &amp; Casillas, J. (2024). Predicting Academic Success of College Students Using Machine Learning Techniques. </w:t>
      </w:r>
      <w:r w:rsidRPr="00DB4188">
        <w:rPr>
          <w:rFonts w:ascii="Calibri" w:hAnsi="Calibri" w:cs="Calibri"/>
          <w:i/>
          <w:iCs/>
        </w:rPr>
        <w:t>Data</w:t>
      </w:r>
      <w:r w:rsidRPr="00DB4188">
        <w:rPr>
          <w:rFonts w:ascii="Calibri" w:hAnsi="Calibri" w:cs="Calibri"/>
        </w:rPr>
        <w:t xml:space="preserve">, </w:t>
      </w:r>
      <w:r w:rsidRPr="00DB4188">
        <w:rPr>
          <w:rFonts w:ascii="Calibri" w:hAnsi="Calibri" w:cs="Calibri"/>
          <w:i/>
          <w:iCs/>
        </w:rPr>
        <w:t>9</w:t>
      </w:r>
      <w:r w:rsidRPr="00DB4188">
        <w:rPr>
          <w:rFonts w:ascii="Calibri" w:hAnsi="Calibri" w:cs="Calibri"/>
        </w:rPr>
        <w:t>(4), 60. https://doi.org/10.3390/data9040060</w:t>
      </w:r>
    </w:p>
    <w:p w14:paraId="2D1BC6BC" w14:textId="77777777" w:rsidR="00DB4188" w:rsidRPr="00DB4188" w:rsidRDefault="00DB4188" w:rsidP="00DB4188">
      <w:pPr>
        <w:pStyle w:val="Bibliography"/>
        <w:rPr>
          <w:rFonts w:ascii="Calibri" w:hAnsi="Calibri" w:cs="Calibri"/>
        </w:rPr>
      </w:pPr>
      <w:r w:rsidRPr="00DB4188">
        <w:rPr>
          <w:rFonts w:ascii="Calibri" w:hAnsi="Calibri" w:cs="Calibri"/>
        </w:rPr>
        <w:t xml:space="preserve">Hilbert, S., Coors, S., Kraus, E., </w:t>
      </w:r>
      <w:proofErr w:type="spellStart"/>
      <w:r w:rsidRPr="00DB4188">
        <w:rPr>
          <w:rFonts w:ascii="Calibri" w:hAnsi="Calibri" w:cs="Calibri"/>
        </w:rPr>
        <w:t>Bischl</w:t>
      </w:r>
      <w:proofErr w:type="spellEnd"/>
      <w:r w:rsidRPr="00DB4188">
        <w:rPr>
          <w:rFonts w:ascii="Calibri" w:hAnsi="Calibri" w:cs="Calibri"/>
        </w:rPr>
        <w:t xml:space="preserve">, B., Lindl, A., Frei, M., Wild, J., Krauss, S., </w:t>
      </w:r>
      <w:proofErr w:type="spellStart"/>
      <w:r w:rsidRPr="00DB4188">
        <w:rPr>
          <w:rFonts w:ascii="Calibri" w:hAnsi="Calibri" w:cs="Calibri"/>
        </w:rPr>
        <w:t>Goretzko</w:t>
      </w:r>
      <w:proofErr w:type="spellEnd"/>
      <w:r w:rsidRPr="00DB4188">
        <w:rPr>
          <w:rFonts w:ascii="Calibri" w:hAnsi="Calibri" w:cs="Calibri"/>
        </w:rPr>
        <w:t xml:space="preserve">, D., &amp; </w:t>
      </w:r>
      <w:proofErr w:type="spellStart"/>
      <w:r w:rsidRPr="00DB4188">
        <w:rPr>
          <w:rFonts w:ascii="Calibri" w:hAnsi="Calibri" w:cs="Calibri"/>
        </w:rPr>
        <w:t>Stachl</w:t>
      </w:r>
      <w:proofErr w:type="spellEnd"/>
      <w:r w:rsidRPr="00DB4188">
        <w:rPr>
          <w:rFonts w:ascii="Calibri" w:hAnsi="Calibri" w:cs="Calibri"/>
        </w:rPr>
        <w:t xml:space="preserve">, C. (2021). Machine learning for the educational sciences. </w:t>
      </w:r>
      <w:r w:rsidRPr="00DB4188">
        <w:rPr>
          <w:rFonts w:ascii="Calibri" w:hAnsi="Calibri" w:cs="Calibri"/>
          <w:i/>
          <w:iCs/>
        </w:rPr>
        <w:t>Review of Education</w:t>
      </w:r>
      <w:r w:rsidRPr="00DB4188">
        <w:rPr>
          <w:rFonts w:ascii="Calibri" w:hAnsi="Calibri" w:cs="Calibri"/>
        </w:rPr>
        <w:t xml:space="preserve">, </w:t>
      </w:r>
      <w:r w:rsidRPr="00DB4188">
        <w:rPr>
          <w:rFonts w:ascii="Calibri" w:hAnsi="Calibri" w:cs="Calibri"/>
          <w:i/>
          <w:iCs/>
        </w:rPr>
        <w:t>9</w:t>
      </w:r>
      <w:r w:rsidRPr="00DB4188">
        <w:rPr>
          <w:rFonts w:ascii="Calibri" w:hAnsi="Calibri" w:cs="Calibri"/>
        </w:rPr>
        <w:t>(3), Article 3. https://doi.org/10.1002/rev3.3310</w:t>
      </w:r>
    </w:p>
    <w:p w14:paraId="1DA3F830" w14:textId="77777777" w:rsidR="00DB4188" w:rsidRPr="00DB4188" w:rsidRDefault="00DB4188" w:rsidP="00DB4188">
      <w:pPr>
        <w:pStyle w:val="Bibliography"/>
        <w:rPr>
          <w:rFonts w:ascii="Calibri" w:hAnsi="Calibri" w:cs="Calibri"/>
        </w:rPr>
      </w:pPr>
      <w:r w:rsidRPr="00DB4188">
        <w:rPr>
          <w:rFonts w:ascii="Calibri" w:hAnsi="Calibri" w:cs="Calibri"/>
        </w:rPr>
        <w:t xml:space="preserve">Istenič </w:t>
      </w:r>
      <w:proofErr w:type="spellStart"/>
      <w:r w:rsidRPr="00DB4188">
        <w:rPr>
          <w:rFonts w:ascii="Calibri" w:hAnsi="Calibri" w:cs="Calibri"/>
        </w:rPr>
        <w:t>Starčič</w:t>
      </w:r>
      <w:proofErr w:type="spellEnd"/>
      <w:r w:rsidRPr="00DB4188">
        <w:rPr>
          <w:rFonts w:ascii="Calibri" w:hAnsi="Calibri" w:cs="Calibri"/>
        </w:rPr>
        <w:t xml:space="preserve">, A. (2019). Human learning and learning analytics in the age of artificial intelligence. </w:t>
      </w:r>
      <w:r w:rsidRPr="00DB4188">
        <w:rPr>
          <w:rFonts w:ascii="Calibri" w:hAnsi="Calibri" w:cs="Calibri"/>
          <w:i/>
          <w:iCs/>
        </w:rPr>
        <w:t>British Journal of Educational Technology</w:t>
      </w:r>
      <w:r w:rsidRPr="00DB4188">
        <w:rPr>
          <w:rFonts w:ascii="Calibri" w:hAnsi="Calibri" w:cs="Calibri"/>
        </w:rPr>
        <w:t xml:space="preserve">, </w:t>
      </w:r>
      <w:r w:rsidRPr="00DB4188">
        <w:rPr>
          <w:rFonts w:ascii="Calibri" w:hAnsi="Calibri" w:cs="Calibri"/>
          <w:i/>
          <w:iCs/>
        </w:rPr>
        <w:t>50</w:t>
      </w:r>
      <w:r w:rsidRPr="00DB4188">
        <w:rPr>
          <w:rFonts w:ascii="Calibri" w:hAnsi="Calibri" w:cs="Calibri"/>
        </w:rPr>
        <w:t>(6), 2974–2976. https://doi.org/10.1111/bjet.12879</w:t>
      </w:r>
    </w:p>
    <w:p w14:paraId="36750468" w14:textId="77777777" w:rsidR="00DB4188" w:rsidRPr="00DB4188" w:rsidRDefault="00DB4188" w:rsidP="00DB4188">
      <w:pPr>
        <w:pStyle w:val="Bibliography"/>
        <w:rPr>
          <w:rFonts w:ascii="Calibri" w:hAnsi="Calibri" w:cs="Calibri"/>
        </w:rPr>
      </w:pPr>
      <w:r w:rsidRPr="00DB4188">
        <w:rPr>
          <w:rFonts w:ascii="Calibri" w:hAnsi="Calibri" w:cs="Calibri"/>
        </w:rPr>
        <w:t xml:space="preserve">Jang, Y., Choi, S., Jung, H., &amp; Kim, H. (2022). Practical early prediction of students’ performance using machine learning and </w:t>
      </w:r>
      <w:proofErr w:type="spellStart"/>
      <w:r w:rsidRPr="00DB4188">
        <w:rPr>
          <w:rFonts w:ascii="Calibri" w:hAnsi="Calibri" w:cs="Calibri"/>
        </w:rPr>
        <w:t>eXplainable</w:t>
      </w:r>
      <w:proofErr w:type="spellEnd"/>
      <w:r w:rsidRPr="00DB4188">
        <w:rPr>
          <w:rFonts w:ascii="Calibri" w:hAnsi="Calibri" w:cs="Calibri"/>
        </w:rPr>
        <w:t xml:space="preserve"> AI. </w:t>
      </w:r>
      <w:r w:rsidRPr="00DB4188">
        <w:rPr>
          <w:rFonts w:ascii="Calibri" w:hAnsi="Calibri" w:cs="Calibri"/>
          <w:i/>
          <w:iCs/>
        </w:rPr>
        <w:t>Education and Information Technologies</w:t>
      </w:r>
      <w:r w:rsidRPr="00DB4188">
        <w:rPr>
          <w:rFonts w:ascii="Calibri" w:hAnsi="Calibri" w:cs="Calibri"/>
        </w:rPr>
        <w:t xml:space="preserve">, </w:t>
      </w:r>
      <w:r w:rsidRPr="00DB4188">
        <w:rPr>
          <w:rFonts w:ascii="Calibri" w:hAnsi="Calibri" w:cs="Calibri"/>
          <w:i/>
          <w:iCs/>
        </w:rPr>
        <w:t>27</w:t>
      </w:r>
      <w:r w:rsidRPr="00DB4188">
        <w:rPr>
          <w:rFonts w:ascii="Calibri" w:hAnsi="Calibri" w:cs="Calibri"/>
        </w:rPr>
        <w:t>(9), 12855–12889. https://doi.org/10.1007/s10639-022-11120-6</w:t>
      </w:r>
    </w:p>
    <w:p w14:paraId="4236E1BF" w14:textId="77777777" w:rsidR="00DB4188" w:rsidRPr="00DB4188" w:rsidRDefault="00DB4188" w:rsidP="00DB4188">
      <w:pPr>
        <w:pStyle w:val="Bibliography"/>
        <w:rPr>
          <w:rFonts w:ascii="Calibri" w:hAnsi="Calibri" w:cs="Calibri"/>
        </w:rPr>
      </w:pPr>
      <w:r w:rsidRPr="00DB4188">
        <w:rPr>
          <w:rFonts w:ascii="Calibri" w:hAnsi="Calibri" w:cs="Calibri"/>
        </w:rPr>
        <w:t xml:space="preserve">Jin, X. (2023). Predicting academic success: Machine learning analysis of student, parental, and school efforts. </w:t>
      </w:r>
      <w:r w:rsidRPr="00DB4188">
        <w:rPr>
          <w:rFonts w:ascii="Calibri" w:hAnsi="Calibri" w:cs="Calibri"/>
          <w:i/>
          <w:iCs/>
        </w:rPr>
        <w:t>Asia Pacific Education Review</w:t>
      </w:r>
      <w:r w:rsidRPr="00DB4188">
        <w:rPr>
          <w:rFonts w:ascii="Calibri" w:hAnsi="Calibri" w:cs="Calibri"/>
        </w:rPr>
        <w:t>. https://doi.org/10.1007/s12564-023-09915-4</w:t>
      </w:r>
    </w:p>
    <w:p w14:paraId="4E7F3FAB" w14:textId="77777777" w:rsidR="00DB4188" w:rsidRPr="00DB4188" w:rsidRDefault="00DB4188" w:rsidP="00DB4188">
      <w:pPr>
        <w:pStyle w:val="Bibliography"/>
        <w:rPr>
          <w:rFonts w:ascii="Calibri" w:hAnsi="Calibri" w:cs="Calibri"/>
        </w:rPr>
      </w:pPr>
      <w:proofErr w:type="spellStart"/>
      <w:r w:rsidRPr="00DB4188">
        <w:rPr>
          <w:rFonts w:ascii="Calibri" w:hAnsi="Calibri" w:cs="Calibri"/>
        </w:rPr>
        <w:t>Kassaw</w:t>
      </w:r>
      <w:proofErr w:type="spellEnd"/>
      <w:r w:rsidRPr="00DB4188">
        <w:rPr>
          <w:rFonts w:ascii="Calibri" w:hAnsi="Calibri" w:cs="Calibri"/>
        </w:rPr>
        <w:t xml:space="preserve">, C., &amp; </w:t>
      </w:r>
      <w:proofErr w:type="spellStart"/>
      <w:r w:rsidRPr="00DB4188">
        <w:rPr>
          <w:rFonts w:ascii="Calibri" w:hAnsi="Calibri" w:cs="Calibri"/>
        </w:rPr>
        <w:t>Demareva</w:t>
      </w:r>
      <w:proofErr w:type="spellEnd"/>
      <w:r w:rsidRPr="00DB4188">
        <w:rPr>
          <w:rFonts w:ascii="Calibri" w:hAnsi="Calibri" w:cs="Calibri"/>
        </w:rPr>
        <w:t xml:space="preserve">, V. (2023). Determinants of academic achievement among higher education student found in low resource setting, A systematic review. </w:t>
      </w:r>
      <w:r w:rsidRPr="00DB4188">
        <w:rPr>
          <w:rFonts w:ascii="Calibri" w:hAnsi="Calibri" w:cs="Calibri"/>
          <w:i/>
          <w:iCs/>
        </w:rPr>
        <w:t>PLOS ONE</w:t>
      </w:r>
      <w:r w:rsidRPr="00DB4188">
        <w:rPr>
          <w:rFonts w:ascii="Calibri" w:hAnsi="Calibri" w:cs="Calibri"/>
        </w:rPr>
        <w:t xml:space="preserve">, </w:t>
      </w:r>
      <w:r w:rsidRPr="00DB4188">
        <w:rPr>
          <w:rFonts w:ascii="Calibri" w:hAnsi="Calibri" w:cs="Calibri"/>
          <w:i/>
          <w:iCs/>
        </w:rPr>
        <w:t>18</w:t>
      </w:r>
      <w:r w:rsidRPr="00DB4188">
        <w:rPr>
          <w:rFonts w:ascii="Calibri" w:hAnsi="Calibri" w:cs="Calibri"/>
        </w:rPr>
        <w:t>(11), e0294585. https://doi.org/10.1371/journal.pone.0294585</w:t>
      </w:r>
    </w:p>
    <w:p w14:paraId="02BA5073" w14:textId="77777777" w:rsidR="00DB4188" w:rsidRPr="00DB4188" w:rsidRDefault="00DB4188" w:rsidP="00DB4188">
      <w:pPr>
        <w:pStyle w:val="Bibliography"/>
        <w:rPr>
          <w:rFonts w:ascii="Calibri" w:hAnsi="Calibri" w:cs="Calibri"/>
        </w:rPr>
      </w:pPr>
      <w:r w:rsidRPr="00DB4188">
        <w:rPr>
          <w:rFonts w:ascii="Calibri" w:hAnsi="Calibri" w:cs="Calibri"/>
        </w:rPr>
        <w:t xml:space="preserve">Liang, G., Jiang, C., Ping, Q., &amp; Jiang, X. (2023). Academic performance prediction associated with synchronous online interactive learning </w:t>
      </w:r>
      <w:proofErr w:type="spellStart"/>
      <w:r w:rsidRPr="00DB4188">
        <w:rPr>
          <w:rFonts w:ascii="Calibri" w:hAnsi="Calibri" w:cs="Calibri"/>
        </w:rPr>
        <w:t>behaviors</w:t>
      </w:r>
      <w:proofErr w:type="spellEnd"/>
      <w:r w:rsidRPr="00DB4188">
        <w:rPr>
          <w:rFonts w:ascii="Calibri" w:hAnsi="Calibri" w:cs="Calibri"/>
        </w:rPr>
        <w:t xml:space="preserve"> based on the machine learning approach. </w:t>
      </w:r>
      <w:r w:rsidRPr="00DB4188">
        <w:rPr>
          <w:rFonts w:ascii="Calibri" w:hAnsi="Calibri" w:cs="Calibri"/>
          <w:i/>
          <w:iCs/>
        </w:rPr>
        <w:t>Interactive Learning Environments</w:t>
      </w:r>
      <w:r w:rsidRPr="00DB4188">
        <w:rPr>
          <w:rFonts w:ascii="Calibri" w:hAnsi="Calibri" w:cs="Calibri"/>
        </w:rPr>
        <w:t>, 1–16. https://doi.org/10.1080/10494820.2023.2167836</w:t>
      </w:r>
    </w:p>
    <w:p w14:paraId="40AD10A3" w14:textId="77777777" w:rsidR="00DB4188" w:rsidRPr="00DB4188" w:rsidRDefault="00DB4188" w:rsidP="00DB4188">
      <w:pPr>
        <w:pStyle w:val="Bibliography"/>
        <w:rPr>
          <w:rFonts w:ascii="Calibri" w:hAnsi="Calibri" w:cs="Calibri"/>
        </w:rPr>
      </w:pPr>
      <w:r w:rsidRPr="00DB4188">
        <w:rPr>
          <w:rFonts w:ascii="Calibri" w:hAnsi="Calibri" w:cs="Calibri"/>
        </w:rPr>
        <w:lastRenderedPageBreak/>
        <w:t xml:space="preserve">Lim, W. M., &amp; Kumar, S. (2024). Guidelines for interpreting the results of bibliometric analysis: A sensemaking approach. </w:t>
      </w:r>
      <w:r w:rsidRPr="00DB4188">
        <w:rPr>
          <w:rFonts w:ascii="Calibri" w:hAnsi="Calibri" w:cs="Calibri"/>
          <w:i/>
          <w:iCs/>
        </w:rPr>
        <w:t>Global Business and Organizational Excellence</w:t>
      </w:r>
      <w:r w:rsidRPr="00DB4188">
        <w:rPr>
          <w:rFonts w:ascii="Calibri" w:hAnsi="Calibri" w:cs="Calibri"/>
        </w:rPr>
        <w:t xml:space="preserve">, </w:t>
      </w:r>
      <w:r w:rsidRPr="00DB4188">
        <w:rPr>
          <w:rFonts w:ascii="Calibri" w:hAnsi="Calibri" w:cs="Calibri"/>
          <w:i/>
          <w:iCs/>
        </w:rPr>
        <w:t>43</w:t>
      </w:r>
      <w:r w:rsidRPr="00DB4188">
        <w:rPr>
          <w:rFonts w:ascii="Calibri" w:hAnsi="Calibri" w:cs="Calibri"/>
        </w:rPr>
        <w:t>(2), 17–26. https://doi.org/10.1002/joe.22229</w:t>
      </w:r>
    </w:p>
    <w:p w14:paraId="4A641449" w14:textId="77777777" w:rsidR="00DB4188" w:rsidRPr="00DB4188" w:rsidRDefault="00DB4188" w:rsidP="00DB4188">
      <w:pPr>
        <w:pStyle w:val="Bibliography"/>
        <w:rPr>
          <w:rFonts w:ascii="Calibri" w:hAnsi="Calibri" w:cs="Calibri"/>
        </w:rPr>
      </w:pPr>
      <w:r w:rsidRPr="00DB4188">
        <w:rPr>
          <w:rFonts w:ascii="Calibri" w:hAnsi="Calibri" w:cs="Calibri"/>
        </w:rPr>
        <w:t xml:space="preserve">Lynam, S., Cachia, M., &amp; Stock, R. (2024). An evaluation of the factors that influence academic success as defined by engaged students. </w:t>
      </w:r>
      <w:r w:rsidRPr="00DB4188">
        <w:rPr>
          <w:rFonts w:ascii="Calibri" w:hAnsi="Calibri" w:cs="Calibri"/>
          <w:i/>
          <w:iCs/>
        </w:rPr>
        <w:t>Educational Review</w:t>
      </w:r>
      <w:r w:rsidRPr="00DB4188">
        <w:rPr>
          <w:rFonts w:ascii="Calibri" w:hAnsi="Calibri" w:cs="Calibri"/>
        </w:rPr>
        <w:t xml:space="preserve">, </w:t>
      </w:r>
      <w:r w:rsidRPr="00DB4188">
        <w:rPr>
          <w:rFonts w:ascii="Calibri" w:hAnsi="Calibri" w:cs="Calibri"/>
          <w:i/>
          <w:iCs/>
        </w:rPr>
        <w:t>76</w:t>
      </w:r>
      <w:r w:rsidRPr="00DB4188">
        <w:rPr>
          <w:rFonts w:ascii="Calibri" w:hAnsi="Calibri" w:cs="Calibri"/>
        </w:rPr>
        <w:t>(3), 586–604. https://doi.org/10.1080/00131911.2022.2052808</w:t>
      </w:r>
    </w:p>
    <w:p w14:paraId="7C6B018B" w14:textId="77777777" w:rsidR="00DB4188" w:rsidRPr="00DB4188" w:rsidRDefault="00DB4188" w:rsidP="00DB4188">
      <w:pPr>
        <w:pStyle w:val="Bibliography"/>
        <w:rPr>
          <w:rFonts w:ascii="Calibri" w:hAnsi="Calibri" w:cs="Calibri"/>
        </w:rPr>
      </w:pPr>
      <w:r w:rsidRPr="00DB4188">
        <w:rPr>
          <w:rFonts w:ascii="Calibri" w:hAnsi="Calibri" w:cs="Calibri"/>
        </w:rPr>
        <w:t xml:space="preserve">Mongeon, P., &amp; Paul-Hus, A. (2016). The journal coverage of Web of Science and Scopus: A comparative analysis. </w:t>
      </w:r>
      <w:proofErr w:type="spellStart"/>
      <w:r w:rsidRPr="00DB4188">
        <w:rPr>
          <w:rFonts w:ascii="Calibri" w:hAnsi="Calibri" w:cs="Calibri"/>
          <w:i/>
          <w:iCs/>
        </w:rPr>
        <w:t>Scientometrics</w:t>
      </w:r>
      <w:proofErr w:type="spellEnd"/>
      <w:r w:rsidRPr="00DB4188">
        <w:rPr>
          <w:rFonts w:ascii="Calibri" w:hAnsi="Calibri" w:cs="Calibri"/>
        </w:rPr>
        <w:t xml:space="preserve">, </w:t>
      </w:r>
      <w:r w:rsidRPr="00DB4188">
        <w:rPr>
          <w:rFonts w:ascii="Calibri" w:hAnsi="Calibri" w:cs="Calibri"/>
          <w:i/>
          <w:iCs/>
        </w:rPr>
        <w:t>106</w:t>
      </w:r>
      <w:r w:rsidRPr="00DB4188">
        <w:rPr>
          <w:rFonts w:ascii="Calibri" w:hAnsi="Calibri" w:cs="Calibri"/>
        </w:rPr>
        <w:t>(1), 213–228. https://doi.org/10.1007/s11192-015-1765-5</w:t>
      </w:r>
    </w:p>
    <w:p w14:paraId="30272736" w14:textId="77777777" w:rsidR="00DB4188" w:rsidRPr="00DB4188" w:rsidRDefault="00DB4188" w:rsidP="00DB4188">
      <w:pPr>
        <w:pStyle w:val="Bibliography"/>
        <w:rPr>
          <w:rFonts w:ascii="Calibri" w:hAnsi="Calibri" w:cs="Calibri"/>
        </w:rPr>
      </w:pPr>
      <w:r w:rsidRPr="00DB4188">
        <w:rPr>
          <w:rFonts w:ascii="Calibri" w:hAnsi="Calibri" w:cs="Calibri"/>
        </w:rPr>
        <w:t xml:space="preserve">PRISMA-P Group, Moher, D., </w:t>
      </w:r>
      <w:proofErr w:type="spellStart"/>
      <w:r w:rsidRPr="00DB4188">
        <w:rPr>
          <w:rFonts w:ascii="Calibri" w:hAnsi="Calibri" w:cs="Calibri"/>
        </w:rPr>
        <w:t>Shamseer</w:t>
      </w:r>
      <w:proofErr w:type="spellEnd"/>
      <w:r w:rsidRPr="00DB4188">
        <w:rPr>
          <w:rFonts w:ascii="Calibri" w:hAnsi="Calibri" w:cs="Calibri"/>
        </w:rPr>
        <w:t xml:space="preserve">, L., Clarke, M., Ghersi, D., Liberati, A., Petticrew, M., </w:t>
      </w:r>
      <w:proofErr w:type="spellStart"/>
      <w:r w:rsidRPr="00DB4188">
        <w:rPr>
          <w:rFonts w:ascii="Calibri" w:hAnsi="Calibri" w:cs="Calibri"/>
        </w:rPr>
        <w:t>Shekelle</w:t>
      </w:r>
      <w:proofErr w:type="spellEnd"/>
      <w:r w:rsidRPr="00DB4188">
        <w:rPr>
          <w:rFonts w:ascii="Calibri" w:hAnsi="Calibri" w:cs="Calibri"/>
        </w:rPr>
        <w:t xml:space="preserve">, P., &amp; Stewart, L. A. (2015). Preferred reporting items for systematic review and meta-analysis protocols (PRISMA-P) 2015 statement. </w:t>
      </w:r>
      <w:r w:rsidRPr="00DB4188">
        <w:rPr>
          <w:rFonts w:ascii="Calibri" w:hAnsi="Calibri" w:cs="Calibri"/>
          <w:i/>
          <w:iCs/>
        </w:rPr>
        <w:t>Systematic Reviews</w:t>
      </w:r>
      <w:r w:rsidRPr="00DB4188">
        <w:rPr>
          <w:rFonts w:ascii="Calibri" w:hAnsi="Calibri" w:cs="Calibri"/>
        </w:rPr>
        <w:t xml:space="preserve">, </w:t>
      </w:r>
      <w:r w:rsidRPr="00DB4188">
        <w:rPr>
          <w:rFonts w:ascii="Calibri" w:hAnsi="Calibri" w:cs="Calibri"/>
          <w:i/>
          <w:iCs/>
        </w:rPr>
        <w:t>4</w:t>
      </w:r>
      <w:r w:rsidRPr="00DB4188">
        <w:rPr>
          <w:rFonts w:ascii="Calibri" w:hAnsi="Calibri" w:cs="Calibri"/>
        </w:rPr>
        <w:t>(1), 1. https://doi.org/10.1186/2046-4053-4-1</w:t>
      </w:r>
    </w:p>
    <w:p w14:paraId="691803E1" w14:textId="77777777" w:rsidR="00DB4188" w:rsidRPr="00DB4188" w:rsidRDefault="00DB4188" w:rsidP="00DB4188">
      <w:pPr>
        <w:pStyle w:val="Bibliography"/>
        <w:rPr>
          <w:rFonts w:ascii="Calibri" w:hAnsi="Calibri" w:cs="Calibri"/>
        </w:rPr>
      </w:pPr>
      <w:r w:rsidRPr="00DB4188">
        <w:rPr>
          <w:rFonts w:ascii="Calibri" w:hAnsi="Calibri" w:cs="Calibri"/>
        </w:rPr>
        <w:t xml:space="preserve">Schillereff, D., Clarke, L., Shuttleworth, E., &amp; Alderson, D. (2023). Evaluating success in a changing academic landscape. </w:t>
      </w:r>
      <w:r w:rsidRPr="00DB4188">
        <w:rPr>
          <w:rFonts w:ascii="Calibri" w:hAnsi="Calibri" w:cs="Calibri"/>
          <w:i/>
          <w:iCs/>
        </w:rPr>
        <w:t>Earth Surface Processes and Landforms</w:t>
      </w:r>
      <w:r w:rsidRPr="00DB4188">
        <w:rPr>
          <w:rFonts w:ascii="Calibri" w:hAnsi="Calibri" w:cs="Calibri"/>
        </w:rPr>
        <w:t xml:space="preserve">, </w:t>
      </w:r>
      <w:r w:rsidRPr="00DB4188">
        <w:rPr>
          <w:rFonts w:ascii="Calibri" w:hAnsi="Calibri" w:cs="Calibri"/>
          <w:i/>
          <w:iCs/>
        </w:rPr>
        <w:t>48</w:t>
      </w:r>
      <w:r w:rsidRPr="00DB4188">
        <w:rPr>
          <w:rFonts w:ascii="Calibri" w:hAnsi="Calibri" w:cs="Calibri"/>
        </w:rPr>
        <w:t>(12), 2387–2394. https://doi.org/10.1002/esp.5634</w:t>
      </w:r>
    </w:p>
    <w:p w14:paraId="5959B098" w14:textId="77777777" w:rsidR="00DB4188" w:rsidRPr="00DB4188" w:rsidRDefault="00DB4188" w:rsidP="00DB4188">
      <w:pPr>
        <w:pStyle w:val="Bibliography"/>
        <w:rPr>
          <w:rFonts w:ascii="Calibri" w:hAnsi="Calibri" w:cs="Calibri"/>
        </w:rPr>
      </w:pPr>
      <w:r w:rsidRPr="00DB4188">
        <w:rPr>
          <w:rFonts w:ascii="Calibri" w:hAnsi="Calibri" w:cs="Calibri"/>
          <w:i/>
          <w:iCs/>
        </w:rPr>
        <w:t>Web of Science Core Collection: Finding the average number of citations per article in a journal</w:t>
      </w:r>
      <w:r w:rsidRPr="00DB4188">
        <w:rPr>
          <w:rFonts w:ascii="Calibri" w:hAnsi="Calibri" w:cs="Calibri"/>
        </w:rPr>
        <w:t>. (2022). Clarivate. https://support.clarivate.com/ScientificandAcademicResearch/s/article/Web-of-Science-Core-Collection-Finding-the-average-number-of-citations-per-article-in-a-journal?language=en_US</w:t>
      </w:r>
    </w:p>
    <w:p w14:paraId="60D89999" w14:textId="77777777" w:rsidR="00DB4188" w:rsidRPr="00DB4188" w:rsidRDefault="00DB4188" w:rsidP="00DB4188">
      <w:pPr>
        <w:pStyle w:val="Bibliography"/>
        <w:rPr>
          <w:rFonts w:ascii="Calibri" w:hAnsi="Calibri" w:cs="Calibri"/>
        </w:rPr>
      </w:pPr>
      <w:r w:rsidRPr="00DB4188">
        <w:rPr>
          <w:rFonts w:ascii="Calibri" w:hAnsi="Calibri" w:cs="Calibri"/>
        </w:rPr>
        <w:t xml:space="preserve">York, T. T., Gibson, C., &amp; Rankin, S. (2015). Defining and Measuring Academic Success. </w:t>
      </w:r>
      <w:r w:rsidRPr="00DB4188">
        <w:rPr>
          <w:rFonts w:ascii="Calibri" w:hAnsi="Calibri" w:cs="Calibri"/>
          <w:i/>
          <w:iCs/>
        </w:rPr>
        <w:t>Practical Assessment, Research, and Evaluation</w:t>
      </w:r>
      <w:r w:rsidRPr="00DB4188">
        <w:rPr>
          <w:rFonts w:ascii="Calibri" w:hAnsi="Calibri" w:cs="Calibri"/>
        </w:rPr>
        <w:t xml:space="preserve">, </w:t>
      </w:r>
      <w:r w:rsidRPr="00DB4188">
        <w:rPr>
          <w:rFonts w:ascii="Calibri" w:hAnsi="Calibri" w:cs="Calibri"/>
          <w:i/>
          <w:iCs/>
        </w:rPr>
        <w:t>20</w:t>
      </w:r>
      <w:r w:rsidRPr="00DB4188">
        <w:rPr>
          <w:rFonts w:ascii="Calibri" w:hAnsi="Calibri" w:cs="Calibri"/>
        </w:rPr>
        <w:t>(1), 5. https://doi.org/10.7275/HZ5X-TX03</w:t>
      </w:r>
    </w:p>
    <w:p w14:paraId="70896F60" w14:textId="77777777" w:rsidR="00DB4188" w:rsidRPr="00DB4188" w:rsidRDefault="00DB4188" w:rsidP="00DB4188">
      <w:pPr>
        <w:pStyle w:val="Bibliography"/>
        <w:rPr>
          <w:rFonts w:ascii="Calibri" w:hAnsi="Calibri" w:cs="Calibri"/>
        </w:rPr>
      </w:pPr>
      <w:r w:rsidRPr="00DB4188">
        <w:rPr>
          <w:rFonts w:ascii="Calibri" w:hAnsi="Calibri" w:cs="Calibri"/>
        </w:rPr>
        <w:t xml:space="preserve">Zhao, L., Chen, K., Song, J., Zhu, X., Sun, J., Caulfield, B., &amp; Namee, B. M. (2021). Academic Performance Prediction Based on Multisource, </w:t>
      </w:r>
      <w:proofErr w:type="spellStart"/>
      <w:r w:rsidRPr="00DB4188">
        <w:rPr>
          <w:rFonts w:ascii="Calibri" w:hAnsi="Calibri" w:cs="Calibri"/>
        </w:rPr>
        <w:t>Multifeature</w:t>
      </w:r>
      <w:proofErr w:type="spellEnd"/>
      <w:r w:rsidRPr="00DB4188">
        <w:rPr>
          <w:rFonts w:ascii="Calibri" w:hAnsi="Calibri" w:cs="Calibri"/>
        </w:rPr>
        <w:t xml:space="preserve"> </w:t>
      </w:r>
      <w:proofErr w:type="spellStart"/>
      <w:r w:rsidRPr="00DB4188">
        <w:rPr>
          <w:rFonts w:ascii="Calibri" w:hAnsi="Calibri" w:cs="Calibri"/>
        </w:rPr>
        <w:t>Behavioral</w:t>
      </w:r>
      <w:proofErr w:type="spellEnd"/>
      <w:r w:rsidRPr="00DB4188">
        <w:rPr>
          <w:rFonts w:ascii="Calibri" w:hAnsi="Calibri" w:cs="Calibri"/>
        </w:rPr>
        <w:t xml:space="preserve"> Data. </w:t>
      </w:r>
      <w:r w:rsidRPr="00DB4188">
        <w:rPr>
          <w:rFonts w:ascii="Calibri" w:hAnsi="Calibri" w:cs="Calibri"/>
          <w:i/>
          <w:iCs/>
        </w:rPr>
        <w:t>IEEE Access</w:t>
      </w:r>
      <w:r w:rsidRPr="00DB4188">
        <w:rPr>
          <w:rFonts w:ascii="Calibri" w:hAnsi="Calibri" w:cs="Calibri"/>
        </w:rPr>
        <w:t xml:space="preserve">, </w:t>
      </w:r>
      <w:r w:rsidRPr="00DB4188">
        <w:rPr>
          <w:rFonts w:ascii="Calibri" w:hAnsi="Calibri" w:cs="Calibri"/>
          <w:i/>
          <w:iCs/>
        </w:rPr>
        <w:t>9</w:t>
      </w:r>
      <w:r w:rsidRPr="00DB4188">
        <w:rPr>
          <w:rFonts w:ascii="Calibri" w:hAnsi="Calibri" w:cs="Calibri"/>
        </w:rPr>
        <w:t>, 5453–5465. https://doi.org/10.1109/ACCESS.2020.3002791</w:t>
      </w:r>
    </w:p>
    <w:p w14:paraId="6382AC2F" w14:textId="77777777" w:rsidR="00DB4188" w:rsidRPr="00DB4188" w:rsidRDefault="00DB4188" w:rsidP="00DB4188">
      <w:pPr>
        <w:pStyle w:val="Bibliography"/>
        <w:rPr>
          <w:rFonts w:ascii="Calibri" w:hAnsi="Calibri" w:cs="Calibri"/>
        </w:rPr>
      </w:pPr>
      <w:r w:rsidRPr="00DB4188">
        <w:rPr>
          <w:rFonts w:ascii="Calibri" w:hAnsi="Calibri" w:cs="Calibri"/>
        </w:rPr>
        <w:t xml:space="preserve">Zhao, L., Shen, C., Liu, M., Zhang, J., Cheng, L., Li, Y., Yuan, L., Zhang, J., &amp; Tian, J. (2023). Comparison of Reporting and Transparency in Published Protocols and Publications in Umbrella Reviews: </w:t>
      </w:r>
      <w:r w:rsidRPr="00DB4188">
        <w:rPr>
          <w:rFonts w:ascii="Calibri" w:hAnsi="Calibri" w:cs="Calibri"/>
        </w:rPr>
        <w:lastRenderedPageBreak/>
        <w:t xml:space="preserve">Scoping Review. </w:t>
      </w:r>
      <w:r w:rsidRPr="00DB4188">
        <w:rPr>
          <w:rFonts w:ascii="Calibri" w:hAnsi="Calibri" w:cs="Calibri"/>
          <w:i/>
          <w:iCs/>
        </w:rPr>
        <w:t>Journal of Medical Internet Research</w:t>
      </w:r>
      <w:r w:rsidRPr="00DB4188">
        <w:rPr>
          <w:rFonts w:ascii="Calibri" w:hAnsi="Calibri" w:cs="Calibri"/>
        </w:rPr>
        <w:t xml:space="preserve">, </w:t>
      </w:r>
      <w:r w:rsidRPr="00DB4188">
        <w:rPr>
          <w:rFonts w:ascii="Calibri" w:hAnsi="Calibri" w:cs="Calibri"/>
          <w:i/>
          <w:iCs/>
        </w:rPr>
        <w:t>25</w:t>
      </w:r>
      <w:r w:rsidRPr="00DB4188">
        <w:rPr>
          <w:rFonts w:ascii="Calibri" w:hAnsi="Calibri" w:cs="Calibri"/>
        </w:rPr>
        <w:t>, e43299. https://doi.org/10.2196/43299</w:t>
      </w:r>
    </w:p>
    <w:p w14:paraId="0B32D477" w14:textId="2363791E" w:rsidR="00D120D4" w:rsidRPr="00D120D4" w:rsidRDefault="00403594" w:rsidP="00065762">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or Bregant" w:date="2025-02-01T17:11:00Z" w:initials="BB">
    <w:p w14:paraId="1DD38438" w14:textId="77777777" w:rsidR="00A3077E" w:rsidRDefault="00A3077E" w:rsidP="00A3077E">
      <w:pPr>
        <w:pStyle w:val="CommentText"/>
        <w:jc w:val="left"/>
      </w:pPr>
      <w:r>
        <w:rPr>
          <w:rStyle w:val="CommentReference"/>
        </w:rPr>
        <w:annotationRef/>
      </w:r>
      <w:r>
        <w:t>To sta pač neke vrste statistika, zato bi to pustil kot je brez nadaljnje diskusije. Namen je le bralcu povedati o the  možnostih</w:t>
      </w:r>
    </w:p>
  </w:comment>
  <w:comment w:id="1" w:author="Bor Bregant" w:date="2025-02-01T17:12:00Z" w:initials="BB">
    <w:p w14:paraId="6EB4D877" w14:textId="77777777" w:rsidR="00B15E50" w:rsidRDefault="00B15E50" w:rsidP="00B15E50">
      <w:pPr>
        <w:pStyle w:val="CommentText"/>
        <w:jc w:val="left"/>
      </w:pPr>
      <w:r>
        <w:rPr>
          <w:rStyle w:val="CommentReference"/>
        </w:rPr>
        <w:annotationRef/>
      </w:r>
      <w:r>
        <w:t>To bi izpustil, saj ne doprinese ničesar.</w:t>
      </w:r>
    </w:p>
  </w:comment>
  <w:comment w:id="2" w:author="Bor Bregant" w:date="2025-02-01T17:12:00Z" w:initials="BB">
    <w:p w14:paraId="20AB6A0A" w14:textId="77777777" w:rsidR="00B15E50" w:rsidRDefault="00B15E50" w:rsidP="00B15E50">
      <w:pPr>
        <w:pStyle w:val="CommentText"/>
        <w:jc w:val="left"/>
      </w:pPr>
      <w:r>
        <w:rPr>
          <w:rStyle w:val="CommentReference"/>
        </w:rPr>
        <w:annotationRef/>
      </w:r>
      <w:r>
        <w:t>Bom naredil tik pred objavo.</w:t>
      </w:r>
    </w:p>
  </w:comment>
  <w:comment w:id="3" w:author="Bor Bregant" w:date="2025-02-02T10:57:00Z" w:initials="BB">
    <w:p w14:paraId="244D6FC8" w14:textId="77777777" w:rsidR="00532FD8" w:rsidRDefault="00532FD8" w:rsidP="00532FD8">
      <w:pPr>
        <w:pStyle w:val="CommentText"/>
        <w:jc w:val="left"/>
      </w:pPr>
      <w:r>
        <w:rPr>
          <w:rStyle w:val="CommentReference"/>
        </w:rPr>
        <w:annotationRef/>
      </w:r>
      <w:r>
        <w:t>Mnoge od the smo citirali v uvodu prvi odstavek po tabeli. Moramo to kje specificirati?</w:t>
      </w:r>
    </w:p>
  </w:comment>
  <w:comment w:id="4" w:author="Bor Bregant" w:date="2025-01-28T17:32:00Z" w:initials="BB">
    <w:p w14:paraId="31C85459" w14:textId="403DE073" w:rsidR="00587506" w:rsidRDefault="00587506" w:rsidP="00587506">
      <w:pPr>
        <w:pStyle w:val="CommentText"/>
        <w:jc w:val="left"/>
      </w:pPr>
      <w:r>
        <w:rPr>
          <w:rStyle w:val="CommentReference"/>
        </w:rPr>
        <w:annotationRef/>
      </w:r>
      <w:r>
        <w:t>Bi to dali raje v odstavek zgoraj? Se mi zdi, da ja, ampak konteksts je boljši tu, saj gre za zelo specifično metodologijo, ki se direktno navezuje naprej.</w:t>
      </w:r>
    </w:p>
  </w:comment>
  <w:comment w:id="5" w:author="Bor Bregant" w:date="2025-02-02T12:06:00Z" w:initials="BB">
    <w:p w14:paraId="63B54360" w14:textId="77777777" w:rsidR="00FE6E53" w:rsidRDefault="00FE6E53" w:rsidP="00FE6E53">
      <w:pPr>
        <w:pStyle w:val="CommentText"/>
        <w:jc w:val="left"/>
      </w:pPr>
      <w:r>
        <w:rPr>
          <w:rStyle w:val="CommentReference"/>
        </w:rPr>
        <w:annotationRef/>
      </w:r>
      <w:r>
        <w:t>Verjetno je bolje če je slika spodnja, je bolj berljivo?</w:t>
      </w:r>
    </w:p>
  </w:comment>
  <w:comment w:id="6" w:author="Bor Bregant" w:date="2025-02-02T12:03:00Z" w:initials="BB">
    <w:p w14:paraId="7280E2BF" w14:textId="45F54EEF" w:rsidR="00FE6E53" w:rsidRDefault="00FE6E53" w:rsidP="00FE6E53">
      <w:pPr>
        <w:pStyle w:val="CommentText"/>
        <w:jc w:val="left"/>
      </w:pPr>
      <w:r>
        <w:rPr>
          <w:rStyle w:val="CommentReference"/>
        </w:rPr>
        <w:annotationRef/>
      </w:r>
      <w:r>
        <w:t>Bi to sliko izpustili, saj je zajeta v naslednji&gt;?</w:t>
      </w:r>
    </w:p>
  </w:comment>
  <w:comment w:id="7" w:author="Bor Bregant" w:date="2025-02-01T17:13:00Z" w:initials="BB">
    <w:p w14:paraId="0D0074F1" w14:textId="2BA688C9" w:rsidR="006A331D" w:rsidRDefault="006A331D" w:rsidP="006A331D">
      <w:pPr>
        <w:pStyle w:val="CommentText"/>
        <w:jc w:val="left"/>
      </w:pPr>
      <w:r>
        <w:rPr>
          <w:rStyle w:val="CommentReference"/>
        </w:rPr>
        <w:annotationRef/>
      </w:r>
      <w:r>
        <w:t>Sem poskusil, a ne pride nič kar bi zares kaj doprineslo.</w:t>
      </w:r>
    </w:p>
  </w:comment>
  <w:comment w:id="8" w:author="Bor Bregant" w:date="2025-02-01T18:28:00Z" w:initials="BB">
    <w:p w14:paraId="7A02FE37" w14:textId="77777777" w:rsidR="0065266E" w:rsidRDefault="0065266E" w:rsidP="0065266E">
      <w:pPr>
        <w:pStyle w:val="CommentText"/>
        <w:jc w:val="left"/>
      </w:pPr>
      <w:r>
        <w:rPr>
          <w:rStyle w:val="CommentReference"/>
        </w:rPr>
        <w:annotationRef/>
      </w:r>
      <w:r>
        <w:t>Ni mi preveč všeč, da smo nekako Limitations zajeli že v rezultatih (in še enkrat v diskusiji) zaradi same narave tematike.</w:t>
      </w:r>
    </w:p>
  </w:comment>
  <w:comment w:id="9" w:author="Bor Bregant" w:date="2025-02-02T12:43:00Z" w:initials="BB">
    <w:p w14:paraId="3EBB1218" w14:textId="77777777" w:rsidR="003A298D" w:rsidRDefault="003A298D" w:rsidP="003A298D">
      <w:pPr>
        <w:pStyle w:val="CommentText"/>
        <w:jc w:val="left"/>
      </w:pPr>
      <w:r>
        <w:rPr>
          <w:rStyle w:val="CommentReference"/>
        </w:rPr>
        <w:annotationRef/>
      </w:r>
      <w:r>
        <w:t>To smo nekako zapisali v diskusiji, ponovimo ali vržemo str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D38438" w15:done="0"/>
  <w15:commentEx w15:paraId="6EB4D877" w15:done="0"/>
  <w15:commentEx w15:paraId="20AB6A0A" w15:done="0"/>
  <w15:commentEx w15:paraId="244D6FC8" w15:done="0"/>
  <w15:commentEx w15:paraId="31C85459" w15:done="0"/>
  <w15:commentEx w15:paraId="63B54360" w15:done="0"/>
  <w15:commentEx w15:paraId="7280E2BF" w15:done="0"/>
  <w15:commentEx w15:paraId="0D0074F1" w15:done="0"/>
  <w15:commentEx w15:paraId="7A02FE37" w15:done="0"/>
  <w15:commentEx w15:paraId="3EBB12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4384440" w16cex:dateUtc="2025-02-01T16:11:00Z"/>
  <w16cex:commentExtensible w16cex:durableId="62B9F3EE" w16cex:dateUtc="2025-02-01T16:12:00Z"/>
  <w16cex:commentExtensible w16cex:durableId="252067EA" w16cex:dateUtc="2025-02-01T16:12:00Z"/>
  <w16cex:commentExtensible w16cex:durableId="31F8D688" w16cex:dateUtc="2025-02-02T09:57:00Z"/>
  <w16cex:commentExtensible w16cex:durableId="593EBB41" w16cex:dateUtc="2025-01-28T16:32:00Z"/>
  <w16cex:commentExtensible w16cex:durableId="6D6F7BD3" w16cex:dateUtc="2025-02-02T11:06:00Z"/>
  <w16cex:commentExtensible w16cex:durableId="7671DD45" w16cex:dateUtc="2025-02-02T11:03:00Z"/>
  <w16cex:commentExtensible w16cex:durableId="7A99C3CD" w16cex:dateUtc="2025-02-01T16:13:00Z"/>
  <w16cex:commentExtensible w16cex:durableId="67CA55CB" w16cex:dateUtc="2025-02-01T17:28:00Z"/>
  <w16cex:commentExtensible w16cex:durableId="18F8A0E7" w16cex:dateUtc="2025-02-02T1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D38438" w16cid:durableId="64384440"/>
  <w16cid:commentId w16cid:paraId="6EB4D877" w16cid:durableId="62B9F3EE"/>
  <w16cid:commentId w16cid:paraId="20AB6A0A" w16cid:durableId="252067EA"/>
  <w16cid:commentId w16cid:paraId="244D6FC8" w16cid:durableId="31F8D688"/>
  <w16cid:commentId w16cid:paraId="31C85459" w16cid:durableId="593EBB41"/>
  <w16cid:commentId w16cid:paraId="63B54360" w16cid:durableId="6D6F7BD3"/>
  <w16cid:commentId w16cid:paraId="7280E2BF" w16cid:durableId="7671DD45"/>
  <w16cid:commentId w16cid:paraId="0D0074F1" w16cid:durableId="7A99C3CD"/>
  <w16cid:commentId w16cid:paraId="7A02FE37" w16cid:durableId="67CA55CB"/>
  <w16cid:commentId w16cid:paraId="3EBB1218" w16cid:durableId="18F8A0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72668C" w14:textId="77777777" w:rsidR="005E14B0" w:rsidRDefault="005E14B0" w:rsidP="00334A8F">
      <w:pPr>
        <w:spacing w:after="0" w:line="240" w:lineRule="auto"/>
      </w:pPr>
      <w:r>
        <w:separator/>
      </w:r>
    </w:p>
  </w:endnote>
  <w:endnote w:type="continuationSeparator" w:id="0">
    <w:p w14:paraId="5DE6BDB8" w14:textId="77777777" w:rsidR="005E14B0" w:rsidRDefault="005E14B0"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664F6" w14:textId="77777777" w:rsidR="005E14B0" w:rsidRDefault="005E14B0" w:rsidP="00334A8F">
      <w:pPr>
        <w:spacing w:after="0" w:line="240" w:lineRule="auto"/>
      </w:pPr>
      <w:r>
        <w:separator/>
      </w:r>
    </w:p>
  </w:footnote>
  <w:footnote w:type="continuationSeparator" w:id="0">
    <w:p w14:paraId="7B0510B9" w14:textId="77777777" w:rsidR="005E14B0" w:rsidRDefault="005E14B0"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867E0"/>
    <w:multiLevelType w:val="hybridMultilevel"/>
    <w:tmpl w:val="AF84D9E8"/>
    <w:lvl w:ilvl="0" w:tplc="C602E25E">
      <w:start w:val="1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7BD05A6"/>
    <w:multiLevelType w:val="multilevel"/>
    <w:tmpl w:val="DF94EE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AB4C8A"/>
    <w:multiLevelType w:val="multilevel"/>
    <w:tmpl w:val="33F007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2139293760">
    <w:abstractNumId w:val="16"/>
  </w:num>
  <w:num w:numId="2" w16cid:durableId="520977671">
    <w:abstractNumId w:val="10"/>
  </w:num>
  <w:num w:numId="3" w16cid:durableId="538662692">
    <w:abstractNumId w:val="11"/>
  </w:num>
  <w:num w:numId="4" w16cid:durableId="1087308790">
    <w:abstractNumId w:val="17"/>
  </w:num>
  <w:num w:numId="5" w16cid:durableId="325398324">
    <w:abstractNumId w:val="8"/>
  </w:num>
  <w:num w:numId="6" w16cid:durableId="1941714448">
    <w:abstractNumId w:val="1"/>
  </w:num>
  <w:num w:numId="7" w16cid:durableId="16070332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525151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00521595">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240746613">
    <w:abstractNumId w:val="15"/>
  </w:num>
  <w:num w:numId="11" w16cid:durableId="1293823786">
    <w:abstractNumId w:val="2"/>
  </w:num>
  <w:num w:numId="12" w16cid:durableId="378092425">
    <w:abstractNumId w:val="14"/>
  </w:num>
  <w:num w:numId="13" w16cid:durableId="1397628497">
    <w:abstractNumId w:val="12"/>
  </w:num>
  <w:num w:numId="14" w16cid:durableId="44959090">
    <w:abstractNumId w:val="7"/>
  </w:num>
  <w:num w:numId="15" w16cid:durableId="1977829733">
    <w:abstractNumId w:val="6"/>
  </w:num>
  <w:num w:numId="16" w16cid:durableId="1609040974">
    <w:abstractNumId w:val="13"/>
  </w:num>
  <w:num w:numId="17" w16cid:durableId="1318415983">
    <w:abstractNumId w:val="5"/>
  </w:num>
  <w:num w:numId="18" w16cid:durableId="1319071713">
    <w:abstractNumId w:val="4"/>
  </w:num>
  <w:num w:numId="19" w16cid:durableId="1920358471">
    <w:abstractNumId w:val="9"/>
  </w:num>
  <w:num w:numId="20" w16cid:durableId="736636464">
    <w:abstractNumId w:val="0"/>
  </w:num>
  <w:num w:numId="21" w16cid:durableId="8843652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r Bregant">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0A4"/>
    <w:rsid w:val="00004190"/>
    <w:rsid w:val="00004C31"/>
    <w:rsid w:val="00005376"/>
    <w:rsid w:val="000108C1"/>
    <w:rsid w:val="0001252B"/>
    <w:rsid w:val="00012C5E"/>
    <w:rsid w:val="00014924"/>
    <w:rsid w:val="00016313"/>
    <w:rsid w:val="00017A43"/>
    <w:rsid w:val="00021A1D"/>
    <w:rsid w:val="0002468E"/>
    <w:rsid w:val="00025C41"/>
    <w:rsid w:val="0003111F"/>
    <w:rsid w:val="0003159E"/>
    <w:rsid w:val="000339D2"/>
    <w:rsid w:val="0003429D"/>
    <w:rsid w:val="000348BB"/>
    <w:rsid w:val="0003543E"/>
    <w:rsid w:val="00037337"/>
    <w:rsid w:val="00040D1B"/>
    <w:rsid w:val="00041E88"/>
    <w:rsid w:val="00042846"/>
    <w:rsid w:val="00045B79"/>
    <w:rsid w:val="00046752"/>
    <w:rsid w:val="00047A25"/>
    <w:rsid w:val="0005040E"/>
    <w:rsid w:val="000506A8"/>
    <w:rsid w:val="00050A24"/>
    <w:rsid w:val="00055CE5"/>
    <w:rsid w:val="000622EA"/>
    <w:rsid w:val="0006482E"/>
    <w:rsid w:val="00065762"/>
    <w:rsid w:val="00065B06"/>
    <w:rsid w:val="00070494"/>
    <w:rsid w:val="00074BB8"/>
    <w:rsid w:val="00077640"/>
    <w:rsid w:val="0008000E"/>
    <w:rsid w:val="0008195D"/>
    <w:rsid w:val="00082811"/>
    <w:rsid w:val="0008396B"/>
    <w:rsid w:val="00083FAF"/>
    <w:rsid w:val="00085879"/>
    <w:rsid w:val="00085A16"/>
    <w:rsid w:val="0008792E"/>
    <w:rsid w:val="0009238C"/>
    <w:rsid w:val="0009257C"/>
    <w:rsid w:val="00094CE8"/>
    <w:rsid w:val="00096075"/>
    <w:rsid w:val="00096082"/>
    <w:rsid w:val="00096CBF"/>
    <w:rsid w:val="00097DD5"/>
    <w:rsid w:val="000A0A40"/>
    <w:rsid w:val="000A2024"/>
    <w:rsid w:val="000A5567"/>
    <w:rsid w:val="000A6906"/>
    <w:rsid w:val="000B20A6"/>
    <w:rsid w:val="000B2FD0"/>
    <w:rsid w:val="000B7B7C"/>
    <w:rsid w:val="000C0ACA"/>
    <w:rsid w:val="000C10A4"/>
    <w:rsid w:val="000C2B1A"/>
    <w:rsid w:val="000D004B"/>
    <w:rsid w:val="000D035A"/>
    <w:rsid w:val="000D0A4B"/>
    <w:rsid w:val="000D1A7C"/>
    <w:rsid w:val="000D2EEC"/>
    <w:rsid w:val="000D643C"/>
    <w:rsid w:val="000D66F7"/>
    <w:rsid w:val="000D690D"/>
    <w:rsid w:val="000D75BD"/>
    <w:rsid w:val="000E238E"/>
    <w:rsid w:val="000E3C04"/>
    <w:rsid w:val="000E60F3"/>
    <w:rsid w:val="000F06A6"/>
    <w:rsid w:val="000F0BA3"/>
    <w:rsid w:val="000F0EB1"/>
    <w:rsid w:val="000F4D17"/>
    <w:rsid w:val="000F6D2C"/>
    <w:rsid w:val="001002C8"/>
    <w:rsid w:val="00100F24"/>
    <w:rsid w:val="00111EF0"/>
    <w:rsid w:val="00112853"/>
    <w:rsid w:val="00113964"/>
    <w:rsid w:val="00113C60"/>
    <w:rsid w:val="00114949"/>
    <w:rsid w:val="00114F5B"/>
    <w:rsid w:val="001172F4"/>
    <w:rsid w:val="001172FA"/>
    <w:rsid w:val="00120DFE"/>
    <w:rsid w:val="001217F3"/>
    <w:rsid w:val="00121A8D"/>
    <w:rsid w:val="001220E0"/>
    <w:rsid w:val="00127C86"/>
    <w:rsid w:val="00131F75"/>
    <w:rsid w:val="00133B32"/>
    <w:rsid w:val="00134973"/>
    <w:rsid w:val="001428D9"/>
    <w:rsid w:val="00143EA3"/>
    <w:rsid w:val="0014629A"/>
    <w:rsid w:val="00146615"/>
    <w:rsid w:val="00146761"/>
    <w:rsid w:val="001522C4"/>
    <w:rsid w:val="00153B4E"/>
    <w:rsid w:val="00155728"/>
    <w:rsid w:val="00155FC5"/>
    <w:rsid w:val="00156853"/>
    <w:rsid w:val="00157D77"/>
    <w:rsid w:val="00160850"/>
    <w:rsid w:val="00163E55"/>
    <w:rsid w:val="00163E9A"/>
    <w:rsid w:val="00167ABE"/>
    <w:rsid w:val="001702DE"/>
    <w:rsid w:val="00171941"/>
    <w:rsid w:val="00171D7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330"/>
    <w:rsid w:val="00197EFC"/>
    <w:rsid w:val="001A0747"/>
    <w:rsid w:val="001A35FB"/>
    <w:rsid w:val="001A4C9C"/>
    <w:rsid w:val="001A62DC"/>
    <w:rsid w:val="001B19A4"/>
    <w:rsid w:val="001B1C85"/>
    <w:rsid w:val="001B378A"/>
    <w:rsid w:val="001B4EB8"/>
    <w:rsid w:val="001B5F94"/>
    <w:rsid w:val="001B6641"/>
    <w:rsid w:val="001C014C"/>
    <w:rsid w:val="001C05CD"/>
    <w:rsid w:val="001C0AB9"/>
    <w:rsid w:val="001C1D41"/>
    <w:rsid w:val="001C3AD1"/>
    <w:rsid w:val="001C3CB0"/>
    <w:rsid w:val="001C4A4B"/>
    <w:rsid w:val="001C50CD"/>
    <w:rsid w:val="001C5E9D"/>
    <w:rsid w:val="001C67FA"/>
    <w:rsid w:val="001D1007"/>
    <w:rsid w:val="001D3ACB"/>
    <w:rsid w:val="001D521F"/>
    <w:rsid w:val="001D6D3B"/>
    <w:rsid w:val="001D76EF"/>
    <w:rsid w:val="001E2AF3"/>
    <w:rsid w:val="001E2B13"/>
    <w:rsid w:val="001E349A"/>
    <w:rsid w:val="001E5E41"/>
    <w:rsid w:val="001E75C6"/>
    <w:rsid w:val="001F39D7"/>
    <w:rsid w:val="00200198"/>
    <w:rsid w:val="00205556"/>
    <w:rsid w:val="00205AA2"/>
    <w:rsid w:val="00207BDD"/>
    <w:rsid w:val="00212FA8"/>
    <w:rsid w:val="002142EB"/>
    <w:rsid w:val="002165C4"/>
    <w:rsid w:val="00216BB9"/>
    <w:rsid w:val="002200BB"/>
    <w:rsid w:val="00221244"/>
    <w:rsid w:val="0022194A"/>
    <w:rsid w:val="002227FE"/>
    <w:rsid w:val="00224DC0"/>
    <w:rsid w:val="00225507"/>
    <w:rsid w:val="002258EE"/>
    <w:rsid w:val="00227490"/>
    <w:rsid w:val="00227550"/>
    <w:rsid w:val="00230DE8"/>
    <w:rsid w:val="002318AF"/>
    <w:rsid w:val="00231FF0"/>
    <w:rsid w:val="00233597"/>
    <w:rsid w:val="002357B2"/>
    <w:rsid w:val="00240CC7"/>
    <w:rsid w:val="00242E7E"/>
    <w:rsid w:val="00243606"/>
    <w:rsid w:val="00243A7F"/>
    <w:rsid w:val="0024559C"/>
    <w:rsid w:val="002466E4"/>
    <w:rsid w:val="00247256"/>
    <w:rsid w:val="00247AFA"/>
    <w:rsid w:val="00261780"/>
    <w:rsid w:val="00262B19"/>
    <w:rsid w:val="00262FEA"/>
    <w:rsid w:val="00263198"/>
    <w:rsid w:val="00264083"/>
    <w:rsid w:val="00265B8F"/>
    <w:rsid w:val="00267E2D"/>
    <w:rsid w:val="00270DCE"/>
    <w:rsid w:val="002719C8"/>
    <w:rsid w:val="00272692"/>
    <w:rsid w:val="00275EB6"/>
    <w:rsid w:val="00277BAA"/>
    <w:rsid w:val="00281F16"/>
    <w:rsid w:val="00290A3E"/>
    <w:rsid w:val="00291F68"/>
    <w:rsid w:val="0029620F"/>
    <w:rsid w:val="002A2796"/>
    <w:rsid w:val="002A5AF2"/>
    <w:rsid w:val="002A64CC"/>
    <w:rsid w:val="002A709B"/>
    <w:rsid w:val="002A7BD8"/>
    <w:rsid w:val="002B0081"/>
    <w:rsid w:val="002B08F9"/>
    <w:rsid w:val="002B551E"/>
    <w:rsid w:val="002B6168"/>
    <w:rsid w:val="002C0557"/>
    <w:rsid w:val="002C169B"/>
    <w:rsid w:val="002C1FB8"/>
    <w:rsid w:val="002C21AF"/>
    <w:rsid w:val="002C653F"/>
    <w:rsid w:val="002C6B3A"/>
    <w:rsid w:val="002C7060"/>
    <w:rsid w:val="002D0F73"/>
    <w:rsid w:val="002D2CA3"/>
    <w:rsid w:val="002D61AE"/>
    <w:rsid w:val="002D7BCD"/>
    <w:rsid w:val="002E1057"/>
    <w:rsid w:val="002E1E3B"/>
    <w:rsid w:val="002F13C8"/>
    <w:rsid w:val="002F3AC8"/>
    <w:rsid w:val="002F595E"/>
    <w:rsid w:val="003009ED"/>
    <w:rsid w:val="00301409"/>
    <w:rsid w:val="00304032"/>
    <w:rsid w:val="003062C8"/>
    <w:rsid w:val="00306FA0"/>
    <w:rsid w:val="003101C2"/>
    <w:rsid w:val="0031560D"/>
    <w:rsid w:val="003157E6"/>
    <w:rsid w:val="00321C2D"/>
    <w:rsid w:val="00330FE7"/>
    <w:rsid w:val="00331855"/>
    <w:rsid w:val="003322D8"/>
    <w:rsid w:val="00332454"/>
    <w:rsid w:val="00333407"/>
    <w:rsid w:val="003343AE"/>
    <w:rsid w:val="00334A8F"/>
    <w:rsid w:val="00335379"/>
    <w:rsid w:val="003353C0"/>
    <w:rsid w:val="00336051"/>
    <w:rsid w:val="00337153"/>
    <w:rsid w:val="00337E0A"/>
    <w:rsid w:val="0034029B"/>
    <w:rsid w:val="00341D01"/>
    <w:rsid w:val="003436DF"/>
    <w:rsid w:val="00343C34"/>
    <w:rsid w:val="003452C7"/>
    <w:rsid w:val="003454BD"/>
    <w:rsid w:val="0035540A"/>
    <w:rsid w:val="00356044"/>
    <w:rsid w:val="00360F63"/>
    <w:rsid w:val="0036678D"/>
    <w:rsid w:val="00370315"/>
    <w:rsid w:val="00371197"/>
    <w:rsid w:val="00372C2B"/>
    <w:rsid w:val="003730A3"/>
    <w:rsid w:val="00376A00"/>
    <w:rsid w:val="00380745"/>
    <w:rsid w:val="00380760"/>
    <w:rsid w:val="00381A9E"/>
    <w:rsid w:val="0038653F"/>
    <w:rsid w:val="003910D3"/>
    <w:rsid w:val="003911F5"/>
    <w:rsid w:val="00393C6E"/>
    <w:rsid w:val="0039451D"/>
    <w:rsid w:val="00394806"/>
    <w:rsid w:val="00396828"/>
    <w:rsid w:val="00396B8E"/>
    <w:rsid w:val="003974C2"/>
    <w:rsid w:val="003A0499"/>
    <w:rsid w:val="003A298D"/>
    <w:rsid w:val="003A311F"/>
    <w:rsid w:val="003A7301"/>
    <w:rsid w:val="003B2052"/>
    <w:rsid w:val="003B59CB"/>
    <w:rsid w:val="003B6A70"/>
    <w:rsid w:val="003B7050"/>
    <w:rsid w:val="003B7537"/>
    <w:rsid w:val="003C0653"/>
    <w:rsid w:val="003C503C"/>
    <w:rsid w:val="003C604F"/>
    <w:rsid w:val="003C7B04"/>
    <w:rsid w:val="003D080D"/>
    <w:rsid w:val="003D0BA1"/>
    <w:rsid w:val="003D0BDC"/>
    <w:rsid w:val="003D2306"/>
    <w:rsid w:val="003D5954"/>
    <w:rsid w:val="003D741C"/>
    <w:rsid w:val="003E077C"/>
    <w:rsid w:val="003E1445"/>
    <w:rsid w:val="003E5137"/>
    <w:rsid w:val="003E7B22"/>
    <w:rsid w:val="003F05C4"/>
    <w:rsid w:val="003F0DE5"/>
    <w:rsid w:val="003F450A"/>
    <w:rsid w:val="003F6579"/>
    <w:rsid w:val="003F7DAC"/>
    <w:rsid w:val="00402117"/>
    <w:rsid w:val="00402600"/>
    <w:rsid w:val="00403594"/>
    <w:rsid w:val="00403AE2"/>
    <w:rsid w:val="00404797"/>
    <w:rsid w:val="004052F1"/>
    <w:rsid w:val="00406C04"/>
    <w:rsid w:val="0040713F"/>
    <w:rsid w:val="00411BA5"/>
    <w:rsid w:val="0041240D"/>
    <w:rsid w:val="00412B37"/>
    <w:rsid w:val="00414611"/>
    <w:rsid w:val="00415125"/>
    <w:rsid w:val="004208F5"/>
    <w:rsid w:val="0042163C"/>
    <w:rsid w:val="004225A7"/>
    <w:rsid w:val="004225B1"/>
    <w:rsid w:val="00423309"/>
    <w:rsid w:val="00423609"/>
    <w:rsid w:val="00424CEA"/>
    <w:rsid w:val="0042522B"/>
    <w:rsid w:val="00425AA9"/>
    <w:rsid w:val="004269B3"/>
    <w:rsid w:val="00431CE2"/>
    <w:rsid w:val="00432445"/>
    <w:rsid w:val="0043569B"/>
    <w:rsid w:val="00436230"/>
    <w:rsid w:val="004410A1"/>
    <w:rsid w:val="004415BD"/>
    <w:rsid w:val="00441E70"/>
    <w:rsid w:val="004422CC"/>
    <w:rsid w:val="00445839"/>
    <w:rsid w:val="00445D02"/>
    <w:rsid w:val="00451D53"/>
    <w:rsid w:val="0045368D"/>
    <w:rsid w:val="00454CD4"/>
    <w:rsid w:val="004556DE"/>
    <w:rsid w:val="00456A80"/>
    <w:rsid w:val="00463753"/>
    <w:rsid w:val="004643E0"/>
    <w:rsid w:val="004662AE"/>
    <w:rsid w:val="004678D0"/>
    <w:rsid w:val="00470729"/>
    <w:rsid w:val="0047374E"/>
    <w:rsid w:val="004769D2"/>
    <w:rsid w:val="00477B20"/>
    <w:rsid w:val="00480B4E"/>
    <w:rsid w:val="00481A6C"/>
    <w:rsid w:val="004827D0"/>
    <w:rsid w:val="00483D35"/>
    <w:rsid w:val="00483FDF"/>
    <w:rsid w:val="004854CC"/>
    <w:rsid w:val="00487974"/>
    <w:rsid w:val="00490158"/>
    <w:rsid w:val="0049072B"/>
    <w:rsid w:val="00490C27"/>
    <w:rsid w:val="00491CB8"/>
    <w:rsid w:val="004934FC"/>
    <w:rsid w:val="00496189"/>
    <w:rsid w:val="00497B52"/>
    <w:rsid w:val="004A01FD"/>
    <w:rsid w:val="004A0F9D"/>
    <w:rsid w:val="004A603F"/>
    <w:rsid w:val="004B3188"/>
    <w:rsid w:val="004B3646"/>
    <w:rsid w:val="004C10B5"/>
    <w:rsid w:val="004C1300"/>
    <w:rsid w:val="004C44F7"/>
    <w:rsid w:val="004C47B8"/>
    <w:rsid w:val="004C4E26"/>
    <w:rsid w:val="004C6023"/>
    <w:rsid w:val="004D03AC"/>
    <w:rsid w:val="004D0E0F"/>
    <w:rsid w:val="004D131A"/>
    <w:rsid w:val="004D2D32"/>
    <w:rsid w:val="004D53FB"/>
    <w:rsid w:val="004D78C0"/>
    <w:rsid w:val="004E06AF"/>
    <w:rsid w:val="004E1393"/>
    <w:rsid w:val="004E3656"/>
    <w:rsid w:val="004E5E20"/>
    <w:rsid w:val="004F0F80"/>
    <w:rsid w:val="004F1F62"/>
    <w:rsid w:val="004F238E"/>
    <w:rsid w:val="004F3E13"/>
    <w:rsid w:val="004F4CEA"/>
    <w:rsid w:val="0050177E"/>
    <w:rsid w:val="00502042"/>
    <w:rsid w:val="00511121"/>
    <w:rsid w:val="0051135D"/>
    <w:rsid w:val="00513844"/>
    <w:rsid w:val="00514DDF"/>
    <w:rsid w:val="0052140B"/>
    <w:rsid w:val="00521888"/>
    <w:rsid w:val="00523895"/>
    <w:rsid w:val="00532ECF"/>
    <w:rsid w:val="00532FD8"/>
    <w:rsid w:val="0053494D"/>
    <w:rsid w:val="00534BB6"/>
    <w:rsid w:val="00540997"/>
    <w:rsid w:val="00541875"/>
    <w:rsid w:val="00544CCD"/>
    <w:rsid w:val="00545508"/>
    <w:rsid w:val="005473DB"/>
    <w:rsid w:val="00550064"/>
    <w:rsid w:val="005500CF"/>
    <w:rsid w:val="0055036E"/>
    <w:rsid w:val="00551E52"/>
    <w:rsid w:val="00554C26"/>
    <w:rsid w:val="00555054"/>
    <w:rsid w:val="00555396"/>
    <w:rsid w:val="00557746"/>
    <w:rsid w:val="00560D61"/>
    <w:rsid w:val="00562AB7"/>
    <w:rsid w:val="00563C0E"/>
    <w:rsid w:val="005679E2"/>
    <w:rsid w:val="00572AF3"/>
    <w:rsid w:val="00573B0C"/>
    <w:rsid w:val="0057402D"/>
    <w:rsid w:val="005805E7"/>
    <w:rsid w:val="00581C96"/>
    <w:rsid w:val="00583D3D"/>
    <w:rsid w:val="00585560"/>
    <w:rsid w:val="0058562F"/>
    <w:rsid w:val="00585C14"/>
    <w:rsid w:val="00587506"/>
    <w:rsid w:val="00587AAD"/>
    <w:rsid w:val="00587D33"/>
    <w:rsid w:val="00591660"/>
    <w:rsid w:val="00593855"/>
    <w:rsid w:val="005939C9"/>
    <w:rsid w:val="00593B76"/>
    <w:rsid w:val="005942E7"/>
    <w:rsid w:val="005A0071"/>
    <w:rsid w:val="005A0BC4"/>
    <w:rsid w:val="005A1AE8"/>
    <w:rsid w:val="005A537B"/>
    <w:rsid w:val="005A7C5C"/>
    <w:rsid w:val="005B0123"/>
    <w:rsid w:val="005B08F7"/>
    <w:rsid w:val="005B0F21"/>
    <w:rsid w:val="005B66A5"/>
    <w:rsid w:val="005C06CB"/>
    <w:rsid w:val="005C1114"/>
    <w:rsid w:val="005C1A2D"/>
    <w:rsid w:val="005C324A"/>
    <w:rsid w:val="005D03D9"/>
    <w:rsid w:val="005D3C6C"/>
    <w:rsid w:val="005D3D65"/>
    <w:rsid w:val="005D59C1"/>
    <w:rsid w:val="005E0F33"/>
    <w:rsid w:val="005E105E"/>
    <w:rsid w:val="005E14B0"/>
    <w:rsid w:val="005E32B1"/>
    <w:rsid w:val="005E55B6"/>
    <w:rsid w:val="005F0567"/>
    <w:rsid w:val="005F1862"/>
    <w:rsid w:val="005F3D62"/>
    <w:rsid w:val="005F3FE5"/>
    <w:rsid w:val="005F6BAE"/>
    <w:rsid w:val="005F6C73"/>
    <w:rsid w:val="006024AE"/>
    <w:rsid w:val="00602DB1"/>
    <w:rsid w:val="00604EA6"/>
    <w:rsid w:val="00606F45"/>
    <w:rsid w:val="006109F3"/>
    <w:rsid w:val="0061192E"/>
    <w:rsid w:val="00611D02"/>
    <w:rsid w:val="0061289B"/>
    <w:rsid w:val="00613989"/>
    <w:rsid w:val="006169F9"/>
    <w:rsid w:val="006234E9"/>
    <w:rsid w:val="00625392"/>
    <w:rsid w:val="0063059F"/>
    <w:rsid w:val="00634E84"/>
    <w:rsid w:val="00635767"/>
    <w:rsid w:val="00636521"/>
    <w:rsid w:val="00636DC7"/>
    <w:rsid w:val="00641315"/>
    <w:rsid w:val="00641E89"/>
    <w:rsid w:val="00642AC4"/>
    <w:rsid w:val="00643F3C"/>
    <w:rsid w:val="006477D7"/>
    <w:rsid w:val="00651937"/>
    <w:rsid w:val="0065266E"/>
    <w:rsid w:val="00653083"/>
    <w:rsid w:val="00653110"/>
    <w:rsid w:val="00653EDE"/>
    <w:rsid w:val="00655DE0"/>
    <w:rsid w:val="00657E2B"/>
    <w:rsid w:val="00660360"/>
    <w:rsid w:val="006619C3"/>
    <w:rsid w:val="006649D4"/>
    <w:rsid w:val="00664E35"/>
    <w:rsid w:val="006652B3"/>
    <w:rsid w:val="00665B66"/>
    <w:rsid w:val="00666F91"/>
    <w:rsid w:val="00667DCA"/>
    <w:rsid w:val="00667DD4"/>
    <w:rsid w:val="00672535"/>
    <w:rsid w:val="0067511B"/>
    <w:rsid w:val="0068183F"/>
    <w:rsid w:val="006920AC"/>
    <w:rsid w:val="006A182C"/>
    <w:rsid w:val="006A331D"/>
    <w:rsid w:val="006A40E7"/>
    <w:rsid w:val="006A4143"/>
    <w:rsid w:val="006A4C9F"/>
    <w:rsid w:val="006A4D27"/>
    <w:rsid w:val="006A6289"/>
    <w:rsid w:val="006B00E4"/>
    <w:rsid w:val="006B095E"/>
    <w:rsid w:val="006B2E4E"/>
    <w:rsid w:val="006B3DA8"/>
    <w:rsid w:val="006B435B"/>
    <w:rsid w:val="006C1234"/>
    <w:rsid w:val="006C16A4"/>
    <w:rsid w:val="006C2966"/>
    <w:rsid w:val="006D24D4"/>
    <w:rsid w:val="006D25B5"/>
    <w:rsid w:val="006D3772"/>
    <w:rsid w:val="006D403F"/>
    <w:rsid w:val="006E1B2A"/>
    <w:rsid w:val="006E56FF"/>
    <w:rsid w:val="006E7FF8"/>
    <w:rsid w:val="006F0EFC"/>
    <w:rsid w:val="006F1100"/>
    <w:rsid w:val="006F353E"/>
    <w:rsid w:val="006F3AFB"/>
    <w:rsid w:val="006F5D30"/>
    <w:rsid w:val="006F5EBB"/>
    <w:rsid w:val="00703406"/>
    <w:rsid w:val="007038ED"/>
    <w:rsid w:val="0070623B"/>
    <w:rsid w:val="007076A0"/>
    <w:rsid w:val="00707A9C"/>
    <w:rsid w:val="00710040"/>
    <w:rsid w:val="00711BFD"/>
    <w:rsid w:val="00712829"/>
    <w:rsid w:val="00712AD1"/>
    <w:rsid w:val="00720EAF"/>
    <w:rsid w:val="007228F6"/>
    <w:rsid w:val="007237B9"/>
    <w:rsid w:val="00723F04"/>
    <w:rsid w:val="00725089"/>
    <w:rsid w:val="00725AFF"/>
    <w:rsid w:val="007264BF"/>
    <w:rsid w:val="00727138"/>
    <w:rsid w:val="00727543"/>
    <w:rsid w:val="007302DA"/>
    <w:rsid w:val="00730D17"/>
    <w:rsid w:val="007346E8"/>
    <w:rsid w:val="0073483D"/>
    <w:rsid w:val="0073685F"/>
    <w:rsid w:val="00741303"/>
    <w:rsid w:val="00741BAA"/>
    <w:rsid w:val="007448CF"/>
    <w:rsid w:val="0074524E"/>
    <w:rsid w:val="00746B5E"/>
    <w:rsid w:val="007509BF"/>
    <w:rsid w:val="00750F51"/>
    <w:rsid w:val="007511E9"/>
    <w:rsid w:val="007555E4"/>
    <w:rsid w:val="00755824"/>
    <w:rsid w:val="00756385"/>
    <w:rsid w:val="00765B63"/>
    <w:rsid w:val="00767E8E"/>
    <w:rsid w:val="00771492"/>
    <w:rsid w:val="007728C4"/>
    <w:rsid w:val="00772DDA"/>
    <w:rsid w:val="00782A4C"/>
    <w:rsid w:val="00782B62"/>
    <w:rsid w:val="00784A55"/>
    <w:rsid w:val="007851A1"/>
    <w:rsid w:val="00786CB0"/>
    <w:rsid w:val="00791502"/>
    <w:rsid w:val="00791836"/>
    <w:rsid w:val="00791D5D"/>
    <w:rsid w:val="00793985"/>
    <w:rsid w:val="007943DF"/>
    <w:rsid w:val="00794560"/>
    <w:rsid w:val="00794F26"/>
    <w:rsid w:val="00795AA1"/>
    <w:rsid w:val="00796807"/>
    <w:rsid w:val="007A7B2C"/>
    <w:rsid w:val="007A7D54"/>
    <w:rsid w:val="007B23AA"/>
    <w:rsid w:val="007B4BBE"/>
    <w:rsid w:val="007C1B63"/>
    <w:rsid w:val="007C3914"/>
    <w:rsid w:val="007C71F4"/>
    <w:rsid w:val="007D042D"/>
    <w:rsid w:val="007D2EA4"/>
    <w:rsid w:val="007D3642"/>
    <w:rsid w:val="007E355B"/>
    <w:rsid w:val="007E4F0B"/>
    <w:rsid w:val="007E58B0"/>
    <w:rsid w:val="007E6002"/>
    <w:rsid w:val="007F1284"/>
    <w:rsid w:val="007F12D2"/>
    <w:rsid w:val="007F15BE"/>
    <w:rsid w:val="007F29BC"/>
    <w:rsid w:val="007F2D5B"/>
    <w:rsid w:val="007F4BFA"/>
    <w:rsid w:val="007F5356"/>
    <w:rsid w:val="007F7FA3"/>
    <w:rsid w:val="00800DAF"/>
    <w:rsid w:val="00803AE6"/>
    <w:rsid w:val="00803F8D"/>
    <w:rsid w:val="008049D8"/>
    <w:rsid w:val="00805CC0"/>
    <w:rsid w:val="008063D7"/>
    <w:rsid w:val="00810F87"/>
    <w:rsid w:val="008111FB"/>
    <w:rsid w:val="008112A8"/>
    <w:rsid w:val="00812CAE"/>
    <w:rsid w:val="00813FDD"/>
    <w:rsid w:val="00814F26"/>
    <w:rsid w:val="0081591C"/>
    <w:rsid w:val="008173E6"/>
    <w:rsid w:val="00825257"/>
    <w:rsid w:val="00830DA8"/>
    <w:rsid w:val="0083207E"/>
    <w:rsid w:val="008360A3"/>
    <w:rsid w:val="00840080"/>
    <w:rsid w:val="00840691"/>
    <w:rsid w:val="008412DE"/>
    <w:rsid w:val="00842741"/>
    <w:rsid w:val="008445FB"/>
    <w:rsid w:val="008450CC"/>
    <w:rsid w:val="0085369A"/>
    <w:rsid w:val="00855165"/>
    <w:rsid w:val="00856E10"/>
    <w:rsid w:val="0086077D"/>
    <w:rsid w:val="00860EFF"/>
    <w:rsid w:val="00864F10"/>
    <w:rsid w:val="008707CB"/>
    <w:rsid w:val="00870DCB"/>
    <w:rsid w:val="008731F3"/>
    <w:rsid w:val="00875AF2"/>
    <w:rsid w:val="0087618F"/>
    <w:rsid w:val="008809F6"/>
    <w:rsid w:val="00880BC7"/>
    <w:rsid w:val="00883A02"/>
    <w:rsid w:val="0088520C"/>
    <w:rsid w:val="008911FF"/>
    <w:rsid w:val="00892150"/>
    <w:rsid w:val="00894913"/>
    <w:rsid w:val="00895354"/>
    <w:rsid w:val="00896308"/>
    <w:rsid w:val="008979F3"/>
    <w:rsid w:val="008A0427"/>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2808"/>
    <w:rsid w:val="008E3CBE"/>
    <w:rsid w:val="008E3FD3"/>
    <w:rsid w:val="008E4EF2"/>
    <w:rsid w:val="008E67DC"/>
    <w:rsid w:val="008E7276"/>
    <w:rsid w:val="008F6ADB"/>
    <w:rsid w:val="00900E5E"/>
    <w:rsid w:val="00902C67"/>
    <w:rsid w:val="00904A02"/>
    <w:rsid w:val="0090549F"/>
    <w:rsid w:val="0090783C"/>
    <w:rsid w:val="009133D7"/>
    <w:rsid w:val="0092360C"/>
    <w:rsid w:val="009236B9"/>
    <w:rsid w:val="00925EF7"/>
    <w:rsid w:val="009345A5"/>
    <w:rsid w:val="00937D8E"/>
    <w:rsid w:val="00940BB7"/>
    <w:rsid w:val="00944EB8"/>
    <w:rsid w:val="00945896"/>
    <w:rsid w:val="00946C19"/>
    <w:rsid w:val="00946FFB"/>
    <w:rsid w:val="009478EF"/>
    <w:rsid w:val="00950079"/>
    <w:rsid w:val="009514DC"/>
    <w:rsid w:val="00951AD1"/>
    <w:rsid w:val="00952F56"/>
    <w:rsid w:val="00956A64"/>
    <w:rsid w:val="009605A5"/>
    <w:rsid w:val="0096693D"/>
    <w:rsid w:val="00966DC1"/>
    <w:rsid w:val="0097024D"/>
    <w:rsid w:val="00970912"/>
    <w:rsid w:val="00970FB0"/>
    <w:rsid w:val="00974CB9"/>
    <w:rsid w:val="009764B7"/>
    <w:rsid w:val="0097680E"/>
    <w:rsid w:val="00977F41"/>
    <w:rsid w:val="00981A43"/>
    <w:rsid w:val="0098490E"/>
    <w:rsid w:val="0098579F"/>
    <w:rsid w:val="0098623D"/>
    <w:rsid w:val="00987746"/>
    <w:rsid w:val="009930BE"/>
    <w:rsid w:val="009937F3"/>
    <w:rsid w:val="00993F9F"/>
    <w:rsid w:val="0099435D"/>
    <w:rsid w:val="00997875"/>
    <w:rsid w:val="009A0533"/>
    <w:rsid w:val="009A0F2A"/>
    <w:rsid w:val="009A33DE"/>
    <w:rsid w:val="009A50AC"/>
    <w:rsid w:val="009A56BF"/>
    <w:rsid w:val="009A6124"/>
    <w:rsid w:val="009A70B4"/>
    <w:rsid w:val="009B38D3"/>
    <w:rsid w:val="009B4218"/>
    <w:rsid w:val="009B7355"/>
    <w:rsid w:val="009B775D"/>
    <w:rsid w:val="009C16F3"/>
    <w:rsid w:val="009C46A2"/>
    <w:rsid w:val="009C7BF5"/>
    <w:rsid w:val="009D1706"/>
    <w:rsid w:val="009D20B0"/>
    <w:rsid w:val="009D3AAD"/>
    <w:rsid w:val="009D3CE1"/>
    <w:rsid w:val="009D6C07"/>
    <w:rsid w:val="009D7439"/>
    <w:rsid w:val="009D7D4C"/>
    <w:rsid w:val="009E4A3B"/>
    <w:rsid w:val="009F0099"/>
    <w:rsid w:val="009F3EA7"/>
    <w:rsid w:val="009F5527"/>
    <w:rsid w:val="009F6BB7"/>
    <w:rsid w:val="009F6C36"/>
    <w:rsid w:val="009F6F2B"/>
    <w:rsid w:val="00A02149"/>
    <w:rsid w:val="00A05F04"/>
    <w:rsid w:val="00A13C48"/>
    <w:rsid w:val="00A150CA"/>
    <w:rsid w:val="00A21B31"/>
    <w:rsid w:val="00A236C2"/>
    <w:rsid w:val="00A24D62"/>
    <w:rsid w:val="00A2596E"/>
    <w:rsid w:val="00A2619A"/>
    <w:rsid w:val="00A2678E"/>
    <w:rsid w:val="00A3077E"/>
    <w:rsid w:val="00A30D89"/>
    <w:rsid w:val="00A36A0A"/>
    <w:rsid w:val="00A37635"/>
    <w:rsid w:val="00A378BF"/>
    <w:rsid w:val="00A37DB5"/>
    <w:rsid w:val="00A40253"/>
    <w:rsid w:val="00A43E17"/>
    <w:rsid w:val="00A4447D"/>
    <w:rsid w:val="00A45E9D"/>
    <w:rsid w:val="00A540D2"/>
    <w:rsid w:val="00A54500"/>
    <w:rsid w:val="00A55D0C"/>
    <w:rsid w:val="00A57B84"/>
    <w:rsid w:val="00A63408"/>
    <w:rsid w:val="00A6451B"/>
    <w:rsid w:val="00A64754"/>
    <w:rsid w:val="00A64D6E"/>
    <w:rsid w:val="00A65484"/>
    <w:rsid w:val="00A66FE6"/>
    <w:rsid w:val="00A71209"/>
    <w:rsid w:val="00A7271F"/>
    <w:rsid w:val="00A72E08"/>
    <w:rsid w:val="00A749E1"/>
    <w:rsid w:val="00A821B0"/>
    <w:rsid w:val="00A83B1D"/>
    <w:rsid w:val="00A85397"/>
    <w:rsid w:val="00A9102F"/>
    <w:rsid w:val="00A911AD"/>
    <w:rsid w:val="00A930DB"/>
    <w:rsid w:val="00A93A11"/>
    <w:rsid w:val="00A94BE2"/>
    <w:rsid w:val="00A94F3C"/>
    <w:rsid w:val="00A963E5"/>
    <w:rsid w:val="00AA0D0A"/>
    <w:rsid w:val="00AA0FBF"/>
    <w:rsid w:val="00AA20F0"/>
    <w:rsid w:val="00AA23B2"/>
    <w:rsid w:val="00AA2918"/>
    <w:rsid w:val="00AA3588"/>
    <w:rsid w:val="00AA471E"/>
    <w:rsid w:val="00AB0DD8"/>
    <w:rsid w:val="00AB1234"/>
    <w:rsid w:val="00AB17FC"/>
    <w:rsid w:val="00AB1B50"/>
    <w:rsid w:val="00AB1DBA"/>
    <w:rsid w:val="00AB5138"/>
    <w:rsid w:val="00AB7D96"/>
    <w:rsid w:val="00AC4FE6"/>
    <w:rsid w:val="00AC6DAC"/>
    <w:rsid w:val="00AC7D71"/>
    <w:rsid w:val="00AD188B"/>
    <w:rsid w:val="00AD28D0"/>
    <w:rsid w:val="00AD3037"/>
    <w:rsid w:val="00AD45C7"/>
    <w:rsid w:val="00AD622F"/>
    <w:rsid w:val="00AE01E5"/>
    <w:rsid w:val="00AE09F5"/>
    <w:rsid w:val="00AE11AE"/>
    <w:rsid w:val="00AE3603"/>
    <w:rsid w:val="00AE6C2F"/>
    <w:rsid w:val="00AF252A"/>
    <w:rsid w:val="00AF6075"/>
    <w:rsid w:val="00B026D6"/>
    <w:rsid w:val="00B04921"/>
    <w:rsid w:val="00B11582"/>
    <w:rsid w:val="00B1184F"/>
    <w:rsid w:val="00B11B70"/>
    <w:rsid w:val="00B13197"/>
    <w:rsid w:val="00B15E50"/>
    <w:rsid w:val="00B2104A"/>
    <w:rsid w:val="00B21CFB"/>
    <w:rsid w:val="00B22CB3"/>
    <w:rsid w:val="00B26A12"/>
    <w:rsid w:val="00B26C90"/>
    <w:rsid w:val="00B26D1C"/>
    <w:rsid w:val="00B30411"/>
    <w:rsid w:val="00B32087"/>
    <w:rsid w:val="00B36BAA"/>
    <w:rsid w:val="00B42788"/>
    <w:rsid w:val="00B5398D"/>
    <w:rsid w:val="00B550E1"/>
    <w:rsid w:val="00B5544E"/>
    <w:rsid w:val="00B562BC"/>
    <w:rsid w:val="00B61E08"/>
    <w:rsid w:val="00B632D4"/>
    <w:rsid w:val="00B641B5"/>
    <w:rsid w:val="00B649AC"/>
    <w:rsid w:val="00B6562C"/>
    <w:rsid w:val="00B71809"/>
    <w:rsid w:val="00B739D5"/>
    <w:rsid w:val="00B81A4A"/>
    <w:rsid w:val="00B83862"/>
    <w:rsid w:val="00B9179A"/>
    <w:rsid w:val="00B9795C"/>
    <w:rsid w:val="00BA1D1A"/>
    <w:rsid w:val="00BA574E"/>
    <w:rsid w:val="00BA772B"/>
    <w:rsid w:val="00BB60A6"/>
    <w:rsid w:val="00BB7BC7"/>
    <w:rsid w:val="00BC2F08"/>
    <w:rsid w:val="00BC40C9"/>
    <w:rsid w:val="00BC730C"/>
    <w:rsid w:val="00BD17B0"/>
    <w:rsid w:val="00BD23FD"/>
    <w:rsid w:val="00BD4A48"/>
    <w:rsid w:val="00BE32BB"/>
    <w:rsid w:val="00BE4F36"/>
    <w:rsid w:val="00BE6309"/>
    <w:rsid w:val="00BF0397"/>
    <w:rsid w:val="00BF2C83"/>
    <w:rsid w:val="00BF3AE1"/>
    <w:rsid w:val="00BF3B38"/>
    <w:rsid w:val="00BF61B7"/>
    <w:rsid w:val="00BF65E5"/>
    <w:rsid w:val="00BF7878"/>
    <w:rsid w:val="00C0052E"/>
    <w:rsid w:val="00C01D52"/>
    <w:rsid w:val="00C03FDF"/>
    <w:rsid w:val="00C057B4"/>
    <w:rsid w:val="00C07605"/>
    <w:rsid w:val="00C12B8D"/>
    <w:rsid w:val="00C12D7A"/>
    <w:rsid w:val="00C16C53"/>
    <w:rsid w:val="00C21951"/>
    <w:rsid w:val="00C23FA3"/>
    <w:rsid w:val="00C2547E"/>
    <w:rsid w:val="00C2570A"/>
    <w:rsid w:val="00C26B1B"/>
    <w:rsid w:val="00C26FA5"/>
    <w:rsid w:val="00C270CD"/>
    <w:rsid w:val="00C305A2"/>
    <w:rsid w:val="00C324F5"/>
    <w:rsid w:val="00C34445"/>
    <w:rsid w:val="00C36C37"/>
    <w:rsid w:val="00C43348"/>
    <w:rsid w:val="00C4343E"/>
    <w:rsid w:val="00C44759"/>
    <w:rsid w:val="00C46C67"/>
    <w:rsid w:val="00C4724E"/>
    <w:rsid w:val="00C55221"/>
    <w:rsid w:val="00C57A1E"/>
    <w:rsid w:val="00C60649"/>
    <w:rsid w:val="00C617C1"/>
    <w:rsid w:val="00C64238"/>
    <w:rsid w:val="00C7107E"/>
    <w:rsid w:val="00C75966"/>
    <w:rsid w:val="00C8059F"/>
    <w:rsid w:val="00C82440"/>
    <w:rsid w:val="00C8335B"/>
    <w:rsid w:val="00C837A7"/>
    <w:rsid w:val="00C8395E"/>
    <w:rsid w:val="00C845D3"/>
    <w:rsid w:val="00C84D42"/>
    <w:rsid w:val="00C92D19"/>
    <w:rsid w:val="00C952A0"/>
    <w:rsid w:val="00C968E4"/>
    <w:rsid w:val="00CA271E"/>
    <w:rsid w:val="00CA47C8"/>
    <w:rsid w:val="00CB0601"/>
    <w:rsid w:val="00CB33BB"/>
    <w:rsid w:val="00CB367F"/>
    <w:rsid w:val="00CB41C1"/>
    <w:rsid w:val="00CB4856"/>
    <w:rsid w:val="00CB50EB"/>
    <w:rsid w:val="00CB5567"/>
    <w:rsid w:val="00CC26B9"/>
    <w:rsid w:val="00CC29F7"/>
    <w:rsid w:val="00CC42DF"/>
    <w:rsid w:val="00CC4934"/>
    <w:rsid w:val="00CC6CFB"/>
    <w:rsid w:val="00CD1BA1"/>
    <w:rsid w:val="00CD1DC4"/>
    <w:rsid w:val="00CD2A98"/>
    <w:rsid w:val="00CD4EDB"/>
    <w:rsid w:val="00CD5C30"/>
    <w:rsid w:val="00CD6BD3"/>
    <w:rsid w:val="00CE0A21"/>
    <w:rsid w:val="00CE5E34"/>
    <w:rsid w:val="00CE6EF4"/>
    <w:rsid w:val="00CF2542"/>
    <w:rsid w:val="00CF327D"/>
    <w:rsid w:val="00D108BF"/>
    <w:rsid w:val="00D120D4"/>
    <w:rsid w:val="00D127CF"/>
    <w:rsid w:val="00D12971"/>
    <w:rsid w:val="00D14AFB"/>
    <w:rsid w:val="00D15650"/>
    <w:rsid w:val="00D16BFA"/>
    <w:rsid w:val="00D2053F"/>
    <w:rsid w:val="00D23195"/>
    <w:rsid w:val="00D236A5"/>
    <w:rsid w:val="00D23EE3"/>
    <w:rsid w:val="00D266C9"/>
    <w:rsid w:val="00D27479"/>
    <w:rsid w:val="00D31B05"/>
    <w:rsid w:val="00D326D0"/>
    <w:rsid w:val="00D34284"/>
    <w:rsid w:val="00D3693F"/>
    <w:rsid w:val="00D40FDF"/>
    <w:rsid w:val="00D41C25"/>
    <w:rsid w:val="00D41C8E"/>
    <w:rsid w:val="00D41F7A"/>
    <w:rsid w:val="00D45104"/>
    <w:rsid w:val="00D45249"/>
    <w:rsid w:val="00D45FDA"/>
    <w:rsid w:val="00D469A5"/>
    <w:rsid w:val="00D51002"/>
    <w:rsid w:val="00D57514"/>
    <w:rsid w:val="00D615E4"/>
    <w:rsid w:val="00D61ADB"/>
    <w:rsid w:val="00D632E1"/>
    <w:rsid w:val="00D633B8"/>
    <w:rsid w:val="00D64E3E"/>
    <w:rsid w:val="00D64EAD"/>
    <w:rsid w:val="00D65953"/>
    <w:rsid w:val="00D67057"/>
    <w:rsid w:val="00D67BE6"/>
    <w:rsid w:val="00D751E0"/>
    <w:rsid w:val="00D80E44"/>
    <w:rsid w:val="00D8102A"/>
    <w:rsid w:val="00D86D77"/>
    <w:rsid w:val="00D953F5"/>
    <w:rsid w:val="00D969BD"/>
    <w:rsid w:val="00D973B4"/>
    <w:rsid w:val="00DA25E5"/>
    <w:rsid w:val="00DA2FEB"/>
    <w:rsid w:val="00DB317B"/>
    <w:rsid w:val="00DB4188"/>
    <w:rsid w:val="00DB4CB9"/>
    <w:rsid w:val="00DB5B09"/>
    <w:rsid w:val="00DC2A2B"/>
    <w:rsid w:val="00DC5150"/>
    <w:rsid w:val="00DD1153"/>
    <w:rsid w:val="00DD3282"/>
    <w:rsid w:val="00DD482A"/>
    <w:rsid w:val="00DD4B40"/>
    <w:rsid w:val="00DD65FC"/>
    <w:rsid w:val="00DD68DA"/>
    <w:rsid w:val="00DE040F"/>
    <w:rsid w:val="00DE1474"/>
    <w:rsid w:val="00DE168D"/>
    <w:rsid w:val="00DE212E"/>
    <w:rsid w:val="00DE3900"/>
    <w:rsid w:val="00DE39D1"/>
    <w:rsid w:val="00DE58D0"/>
    <w:rsid w:val="00DE5DCC"/>
    <w:rsid w:val="00DE5F36"/>
    <w:rsid w:val="00DE6B36"/>
    <w:rsid w:val="00DF0F3F"/>
    <w:rsid w:val="00DF4DC7"/>
    <w:rsid w:val="00E00DEF"/>
    <w:rsid w:val="00E05269"/>
    <w:rsid w:val="00E10407"/>
    <w:rsid w:val="00E10539"/>
    <w:rsid w:val="00E11393"/>
    <w:rsid w:val="00E22CED"/>
    <w:rsid w:val="00E24329"/>
    <w:rsid w:val="00E27449"/>
    <w:rsid w:val="00E278DF"/>
    <w:rsid w:val="00E30419"/>
    <w:rsid w:val="00E31527"/>
    <w:rsid w:val="00E32160"/>
    <w:rsid w:val="00E32C0D"/>
    <w:rsid w:val="00E35248"/>
    <w:rsid w:val="00E36DB5"/>
    <w:rsid w:val="00E414E4"/>
    <w:rsid w:val="00E42DB8"/>
    <w:rsid w:val="00E450BD"/>
    <w:rsid w:val="00E53276"/>
    <w:rsid w:val="00E53D19"/>
    <w:rsid w:val="00E541ED"/>
    <w:rsid w:val="00E57438"/>
    <w:rsid w:val="00E604DA"/>
    <w:rsid w:val="00E606BB"/>
    <w:rsid w:val="00E61442"/>
    <w:rsid w:val="00E61DD1"/>
    <w:rsid w:val="00E63640"/>
    <w:rsid w:val="00E71856"/>
    <w:rsid w:val="00E7583B"/>
    <w:rsid w:val="00E76F8B"/>
    <w:rsid w:val="00E805ED"/>
    <w:rsid w:val="00E8123E"/>
    <w:rsid w:val="00E819AD"/>
    <w:rsid w:val="00E826AA"/>
    <w:rsid w:val="00E8378C"/>
    <w:rsid w:val="00E8566F"/>
    <w:rsid w:val="00E911A2"/>
    <w:rsid w:val="00E91CC1"/>
    <w:rsid w:val="00E93730"/>
    <w:rsid w:val="00E94E6B"/>
    <w:rsid w:val="00EA142A"/>
    <w:rsid w:val="00EA2533"/>
    <w:rsid w:val="00EA6DF7"/>
    <w:rsid w:val="00EA7901"/>
    <w:rsid w:val="00EA7BA9"/>
    <w:rsid w:val="00EB3DFF"/>
    <w:rsid w:val="00EB6134"/>
    <w:rsid w:val="00EB68E2"/>
    <w:rsid w:val="00EB6915"/>
    <w:rsid w:val="00EB7F74"/>
    <w:rsid w:val="00EC26F5"/>
    <w:rsid w:val="00EC35E4"/>
    <w:rsid w:val="00EC5143"/>
    <w:rsid w:val="00EC5CDA"/>
    <w:rsid w:val="00ED0447"/>
    <w:rsid w:val="00ED2610"/>
    <w:rsid w:val="00ED3F15"/>
    <w:rsid w:val="00ED5A33"/>
    <w:rsid w:val="00ED6A94"/>
    <w:rsid w:val="00ED70DD"/>
    <w:rsid w:val="00EE0523"/>
    <w:rsid w:val="00EE065E"/>
    <w:rsid w:val="00EE1174"/>
    <w:rsid w:val="00EE17E6"/>
    <w:rsid w:val="00EE2B60"/>
    <w:rsid w:val="00EF35CA"/>
    <w:rsid w:val="00EF6BAB"/>
    <w:rsid w:val="00F100D6"/>
    <w:rsid w:val="00F11DE3"/>
    <w:rsid w:val="00F141A2"/>
    <w:rsid w:val="00F16C51"/>
    <w:rsid w:val="00F2153D"/>
    <w:rsid w:val="00F21B9D"/>
    <w:rsid w:val="00F22638"/>
    <w:rsid w:val="00F26F2E"/>
    <w:rsid w:val="00F27BA8"/>
    <w:rsid w:val="00F30D17"/>
    <w:rsid w:val="00F31573"/>
    <w:rsid w:val="00F375BC"/>
    <w:rsid w:val="00F42B9A"/>
    <w:rsid w:val="00F50DCA"/>
    <w:rsid w:val="00F50E8A"/>
    <w:rsid w:val="00F63348"/>
    <w:rsid w:val="00F64DA9"/>
    <w:rsid w:val="00F7005D"/>
    <w:rsid w:val="00F70F3C"/>
    <w:rsid w:val="00F732B4"/>
    <w:rsid w:val="00F74226"/>
    <w:rsid w:val="00F7476E"/>
    <w:rsid w:val="00F76FD9"/>
    <w:rsid w:val="00F77886"/>
    <w:rsid w:val="00F77A7C"/>
    <w:rsid w:val="00F806C5"/>
    <w:rsid w:val="00F87A03"/>
    <w:rsid w:val="00F87CF4"/>
    <w:rsid w:val="00F90C23"/>
    <w:rsid w:val="00F91508"/>
    <w:rsid w:val="00F920B5"/>
    <w:rsid w:val="00F96431"/>
    <w:rsid w:val="00F972D3"/>
    <w:rsid w:val="00F97E9F"/>
    <w:rsid w:val="00FA1581"/>
    <w:rsid w:val="00FA333C"/>
    <w:rsid w:val="00FA40DA"/>
    <w:rsid w:val="00FA63F2"/>
    <w:rsid w:val="00FB1188"/>
    <w:rsid w:val="00FB20F6"/>
    <w:rsid w:val="00FB237B"/>
    <w:rsid w:val="00FB53FA"/>
    <w:rsid w:val="00FB5612"/>
    <w:rsid w:val="00FB6879"/>
    <w:rsid w:val="00FD0303"/>
    <w:rsid w:val="00FD438E"/>
    <w:rsid w:val="00FD5848"/>
    <w:rsid w:val="00FE0E98"/>
    <w:rsid w:val="00FE4D0D"/>
    <w:rsid w:val="00FE6E53"/>
    <w:rsid w:val="00FE6E5E"/>
    <w:rsid w:val="00FF08D3"/>
    <w:rsid w:val="00FF2A17"/>
    <w:rsid w:val="00FF3AF3"/>
    <w:rsid w:val="00FF44AF"/>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F20007D-F8B7-4E48-8FBC-BA74592B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35D"/>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 w:type="character" w:customStyle="1" w:styleId="UnresolvedMention6">
    <w:name w:val="Unresolved Mention6"/>
    <w:basedOn w:val="DefaultParagraphFont"/>
    <w:uiPriority w:val="99"/>
    <w:semiHidden/>
    <w:unhideWhenUsed/>
    <w:rsid w:val="006C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2799">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94788042">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215510501">
      <w:bodyDiv w:val="1"/>
      <w:marLeft w:val="0"/>
      <w:marRight w:val="0"/>
      <w:marTop w:val="0"/>
      <w:marBottom w:val="0"/>
      <w:divBdr>
        <w:top w:val="none" w:sz="0" w:space="0" w:color="auto"/>
        <w:left w:val="none" w:sz="0" w:space="0" w:color="auto"/>
        <w:bottom w:val="none" w:sz="0" w:space="0" w:color="auto"/>
        <w:right w:val="none" w:sz="0" w:space="0" w:color="auto"/>
      </w:divBdr>
    </w:div>
    <w:div w:id="319844839">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44610799">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41613755">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68324118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20732273">
      <w:bodyDiv w:val="1"/>
      <w:marLeft w:val="0"/>
      <w:marRight w:val="0"/>
      <w:marTop w:val="0"/>
      <w:marBottom w:val="0"/>
      <w:divBdr>
        <w:top w:val="none" w:sz="0" w:space="0" w:color="auto"/>
        <w:left w:val="none" w:sz="0" w:space="0" w:color="auto"/>
        <w:bottom w:val="none" w:sz="0" w:space="0" w:color="auto"/>
        <w:right w:val="none" w:sz="0" w:space="0" w:color="auto"/>
      </w:divBdr>
    </w:div>
    <w:div w:id="859855615">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6">
          <w:marLeft w:val="0"/>
          <w:marRight w:val="0"/>
          <w:marTop w:val="0"/>
          <w:marBottom w:val="0"/>
          <w:divBdr>
            <w:top w:val="none" w:sz="0" w:space="0" w:color="auto"/>
            <w:left w:val="none" w:sz="0" w:space="0" w:color="auto"/>
            <w:bottom w:val="none" w:sz="0" w:space="0" w:color="auto"/>
            <w:right w:val="none" w:sz="0" w:space="0" w:color="auto"/>
          </w:divBdr>
        </w:div>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44609524">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55694654">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09986626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32FAA-F607-499C-BD21-0749FDD40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1</TotalTime>
  <Pages>13</Pages>
  <Words>14938</Words>
  <Characters>85147</Characters>
  <Application>Microsoft Office Word</Application>
  <DocSecurity>0</DocSecurity>
  <Lines>709</Lines>
  <Paragraphs>199</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9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18</cp:revision>
  <cp:lastPrinted>2023-09-30T17:21:00Z</cp:lastPrinted>
  <dcterms:created xsi:type="dcterms:W3CDTF">2024-07-12T16:58:00Z</dcterms:created>
  <dcterms:modified xsi:type="dcterms:W3CDTF">2025-02-02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Ujye2U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